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Pr="00A35A1D" w:rsidRDefault="0019382A" w:rsidP="00ED5A5E">
      <w:pPr>
        <w:spacing w:after="0" w:line="240" w:lineRule="auto"/>
        <w:rPr>
          <w:rFonts w:ascii="Times New Roman" w:hAnsi="Times New Roman" w:cs="Times New Roman"/>
        </w:rPr>
      </w:pPr>
    </w:p>
    <w:p w14:paraId="24891171" w14:textId="77777777" w:rsidR="00EC37B5" w:rsidRPr="00A35A1D" w:rsidRDefault="00EC37B5" w:rsidP="0019382A">
      <w:pPr>
        <w:spacing w:after="0" w:line="240" w:lineRule="auto"/>
        <w:jc w:val="center"/>
        <w:rPr>
          <w:rFonts w:ascii="Times New Roman" w:hAnsi="Times New Roman" w:cs="Times New Roman"/>
        </w:rPr>
      </w:pPr>
    </w:p>
    <w:p w14:paraId="6634ECAC" w14:textId="31EAC18B" w:rsidR="00DB78DF" w:rsidRPr="00A35A1D" w:rsidRDefault="008D3C44" w:rsidP="00BB5CBC">
      <w:pPr>
        <w:spacing w:after="0" w:line="240" w:lineRule="auto"/>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PEMANFAATAN ALGORITMA </w:t>
      </w:r>
      <w:r w:rsidRPr="00A35A1D">
        <w:rPr>
          <w:rFonts w:ascii="Times New Roman" w:hAnsi="Times New Roman" w:cs="Times New Roman"/>
          <w:b/>
          <w:bCs/>
          <w:i/>
          <w:iCs/>
          <w:sz w:val="24"/>
          <w:szCs w:val="24"/>
        </w:rPr>
        <w:t xml:space="preserve">CONVOLUTIONAL NEURAL NETWORK </w:t>
      </w:r>
      <w:r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77777777"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D970BC" w:rsidRPr="00A35A1D">
        <w:rPr>
          <w:rFonts w:ascii="Times New Roman" w:hAnsi="Times New Roman" w:cs="Times New Roman"/>
          <w:sz w:val="20"/>
          <w:szCs w:val="20"/>
        </w:rPr>
        <w:t>Fakultas Teknik, Universitas Muhammadiyah Jakarta Jl</w:t>
      </w:r>
    </w:p>
    <w:p w14:paraId="22B0192E" w14:textId="49373912" w:rsidR="00DB78DF" w:rsidRPr="00A35A1D" w:rsidRDefault="00D970BC"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3971479B" w14:textId="18DAC674" w:rsidR="00D970BC" w:rsidRPr="00A35A1D" w:rsidRDefault="00DB78DF"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2</w:t>
      </w:r>
      <w:r w:rsidR="00D970BC" w:rsidRPr="00A35A1D">
        <w:rPr>
          <w:rFonts w:ascii="Times New Roman" w:hAnsi="Times New Roman" w:cs="Times New Roman"/>
          <w:sz w:val="20"/>
          <w:szCs w:val="20"/>
        </w:rPr>
        <w:t xml:space="preserve"> Fakultas Teknik, Universitas Muhammadiyah Jakarta Jl</w:t>
      </w:r>
    </w:p>
    <w:p w14:paraId="49D4CF90" w14:textId="77777777" w:rsidR="00D970BC" w:rsidRPr="00A35A1D" w:rsidRDefault="00D970BC"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3F5B3D88" w14:textId="042BA161" w:rsidR="00DB78DF" w:rsidRPr="00A35A1D" w:rsidRDefault="0021236E"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 xml:space="preserve"> </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2BC30CF4" w:rsidR="00CC781E" w:rsidRPr="00A35A1D" w:rsidRDefault="00C310A8" w:rsidP="0019382A">
      <w:pPr>
        <w:jc w:val="both"/>
        <w:rPr>
          <w:rFonts w:ascii="Times New Roman" w:hAnsi="Times New Roman" w:cs="Times New Roman"/>
        </w:rPr>
      </w:pPr>
      <w:r w:rsidRPr="00A35A1D">
        <w:rPr>
          <w:rFonts w:ascii="Times New Roman" w:hAnsi="Times New Roman" w:cs="Times New Roman"/>
        </w:rPr>
        <w:t>Pisang merupakan buah yang disukai masyarakat Indonesia ton, akan tetapi menjadi masalah tersendiri menentukan mutu buah pisang dengan cara menentukan dari warna kulit., perubahan warna kulit pisang menjadi pengaruh dari mutu buah pisang. Metode yang digunakan untuk klasifikasi mutu pisang berdasarkan warna kulit pisang</w:t>
      </w:r>
      <w:r w:rsidR="00CE6F79" w:rsidRPr="00A35A1D">
        <w:rPr>
          <w:rFonts w:ascii="Times New Roman" w:hAnsi="Times New Roman" w:cs="Times New Roman"/>
        </w:rPr>
        <w:t xml:space="preserve"> adalah</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Pada</w:t>
      </w:r>
      <w:r w:rsidR="006E7EEE" w:rsidRPr="00A35A1D">
        <w:rPr>
          <w:rFonts w:ascii="Times New Roman" w:hAnsi="Times New Roman" w:cs="Times New Roman"/>
          <w:i/>
          <w:iCs/>
        </w:rPr>
        <w:t xml:space="preserve"> Convolutional Neural Network</w:t>
      </w:r>
      <w:r w:rsidR="006F05AE" w:rsidRPr="00A35A1D">
        <w:rPr>
          <w:rFonts w:ascii="Times New Roman" w:hAnsi="Times New Roman" w:cs="Times New Roman"/>
        </w:rPr>
        <w:t xml:space="preserve"> pengolahan data menggunakan 1 lapisan konvolusi dan 1 </w:t>
      </w:r>
      <w:r w:rsidR="006F05AE" w:rsidRPr="00A35A1D">
        <w:rPr>
          <w:rFonts w:ascii="Times New Roman" w:hAnsi="Times New Roman" w:cs="Times New Roman"/>
          <w:i/>
          <w:iCs/>
        </w:rPr>
        <w:t xml:space="preserve">pool layer </w:t>
      </w:r>
      <w:r w:rsidR="008754E2" w:rsidRPr="00A35A1D">
        <w:rPr>
          <w:rFonts w:ascii="Times New Roman" w:hAnsi="Times New Roman" w:cs="Times New Roman"/>
        </w:rPr>
        <w:t xml:space="preserve">dengan fungsi </w:t>
      </w:r>
      <w:r w:rsidR="008754E2" w:rsidRPr="00A35A1D">
        <w:rPr>
          <w:rFonts w:ascii="Times New Roman" w:hAnsi="Times New Roman" w:cs="Times New Roman"/>
          <w:i/>
          <w:iCs/>
        </w:rPr>
        <w:t>sigmoid</w:t>
      </w:r>
      <w:r w:rsidR="00084BDF" w:rsidRPr="00A35A1D">
        <w:rPr>
          <w:rFonts w:ascii="Times New Roman" w:hAnsi="Times New Roman" w:cs="Times New Roman"/>
          <w:i/>
          <w:iCs/>
        </w:rPr>
        <w:t xml:space="preserve"> </w:t>
      </w:r>
      <w:r w:rsidR="00084BDF" w:rsidRPr="00A35A1D">
        <w:rPr>
          <w:rFonts w:ascii="Times New Roman" w:hAnsi="Times New Roman" w:cs="Times New Roman"/>
        </w:rPr>
        <w:t xml:space="preserve">lalu ujicoba terhadap 2437  data </w:t>
      </w:r>
      <w:r w:rsidR="00084BDF" w:rsidRPr="00A35A1D">
        <w:rPr>
          <w:rFonts w:ascii="Times New Roman" w:hAnsi="Times New Roman" w:cs="Times New Roman"/>
          <w:i/>
          <w:iCs/>
        </w:rPr>
        <w:t>training</w:t>
      </w:r>
      <w:r w:rsidR="00084BDF" w:rsidRPr="00A35A1D">
        <w:rPr>
          <w:rFonts w:ascii="Times New Roman" w:hAnsi="Times New Roman" w:cs="Times New Roman"/>
        </w:rPr>
        <w:t xml:space="preserve"> dan 304 data </w:t>
      </w:r>
      <w:r w:rsidR="00084BDF" w:rsidRPr="00A35A1D">
        <w:rPr>
          <w:rFonts w:ascii="Times New Roman" w:hAnsi="Times New Roman" w:cs="Times New Roman"/>
          <w:i/>
          <w:iCs/>
        </w:rPr>
        <w:t>validation</w:t>
      </w:r>
      <w:r w:rsidR="007D618D" w:rsidRPr="00A35A1D">
        <w:rPr>
          <w:rFonts w:ascii="Times New Roman" w:hAnsi="Times New Roman" w:cs="Times New Roman"/>
        </w:rPr>
        <w:t xml:space="preserve"> menghasilkan hasil akurasi sebesar</w:t>
      </w:r>
      <w:r w:rsidR="00AA72BB" w:rsidRPr="00A35A1D">
        <w:rPr>
          <w:rFonts w:ascii="Times New Roman" w:hAnsi="Times New Roman" w:cs="Times New Roman"/>
        </w:rPr>
        <w:t xml:space="preserve"> 98%</w:t>
      </w:r>
      <w:r w:rsidR="00CC781E" w:rsidRPr="00A35A1D">
        <w:rPr>
          <w:rFonts w:ascii="Times New Roman" w:hAnsi="Times New Roman" w:cs="Times New Roman"/>
        </w:rPr>
        <w:t>.</w:t>
      </w:r>
      <w:r w:rsidR="006E7EEE" w:rsidRPr="00A35A1D">
        <w:rPr>
          <w:rFonts w:ascii="Times New Roman" w:hAnsi="Times New Roman" w:cs="Times New Roman"/>
        </w:rPr>
        <w:t xml:space="preserve"> </w:t>
      </w:r>
      <w:r w:rsidRPr="00A35A1D">
        <w:rPr>
          <w:rFonts w:ascii="Times New Roman" w:hAnsi="Times New Roman" w:cs="Times New Roman"/>
          <w:i/>
          <w:iCs/>
        </w:rPr>
        <w:t xml:space="preserve"> </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23AEB2D0" w:rsidR="00DB78DF" w:rsidRPr="00A35A1D" w:rsidRDefault="00DB78DF">
      <w:pPr>
        <w:rPr>
          <w:rFonts w:ascii="Times New Roman" w:hAnsi="Times New Roman" w:cs="Times New Roman"/>
        </w:rPr>
      </w:pPr>
      <w:r w:rsidRPr="00A35A1D">
        <w:rPr>
          <w:rFonts w:ascii="Times New Roman" w:hAnsi="Times New Roman" w:cs="Times New Roman"/>
        </w:rPr>
        <w:t xml:space="preserve">Kata-kata kunci: </w:t>
      </w:r>
      <w:r w:rsidR="00C22075" w:rsidRPr="00A35A1D">
        <w:rPr>
          <w:rFonts w:ascii="Times New Roman" w:hAnsi="Times New Roman" w:cs="Times New Roman"/>
        </w:rPr>
        <w:t>Pisang</w:t>
      </w:r>
      <w:r w:rsidRPr="00A35A1D">
        <w:rPr>
          <w:rFonts w:ascii="Times New Roman" w:hAnsi="Times New Roman" w:cs="Times New Roman"/>
        </w:rPr>
        <w:t xml:space="preserve">, </w:t>
      </w:r>
      <w:r w:rsidR="008447A6" w:rsidRPr="00A35A1D">
        <w:rPr>
          <w:rFonts w:ascii="Times New Roman" w:hAnsi="Times New Roman" w:cs="Times New Roman"/>
        </w:rPr>
        <w:t>W</w:t>
      </w:r>
      <w:r w:rsidR="001E447C" w:rsidRPr="00A35A1D">
        <w:rPr>
          <w:rFonts w:ascii="Times New Roman" w:hAnsi="Times New Roman" w:cs="Times New Roman"/>
        </w:rPr>
        <w:t>arna kulit pisang,</w:t>
      </w:r>
      <w:r w:rsidR="008447A6" w:rsidRPr="00A35A1D">
        <w:rPr>
          <w:rFonts w:ascii="Times New Roman" w:hAnsi="Times New Roman" w:cs="Times New Roman"/>
        </w:rPr>
        <w:t xml:space="preserve"> </w:t>
      </w:r>
      <w:r w:rsidR="00C22075" w:rsidRPr="00A35A1D">
        <w:rPr>
          <w:rFonts w:ascii="Times New Roman" w:hAnsi="Times New Roman" w:cs="Times New Roman"/>
          <w:i/>
          <w:iCs/>
        </w:rPr>
        <w:t>Convolutional neural network</w:t>
      </w:r>
      <w:r w:rsidRPr="00A35A1D">
        <w:rPr>
          <w:rFonts w:ascii="Times New Roman" w:hAnsi="Times New Roman" w:cs="Times New Roman"/>
        </w:rPr>
        <w:t xml:space="preserve">, </w:t>
      </w:r>
      <w:r w:rsidR="004E58E4" w:rsidRPr="00A35A1D">
        <w:rPr>
          <w:rFonts w:ascii="Times New Roman" w:hAnsi="Times New Roman" w:cs="Times New Roman"/>
        </w:rPr>
        <w:t>klasifikasi mutu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2B2282C3" w14:textId="77777777" w:rsidR="00B16C0B" w:rsidRPr="00A35A1D" w:rsidRDefault="00B16C0B" w:rsidP="00DB78DF">
      <w:pPr>
        <w:jc w:val="both"/>
        <w:rPr>
          <w:rFonts w:ascii="Times New Roman" w:hAnsi="Times New Roman" w:cs="Times New Roman"/>
          <w:i/>
          <w:iCs/>
        </w:rPr>
      </w:pPr>
      <w:r w:rsidRPr="00A35A1D">
        <w:rPr>
          <w:rFonts w:ascii="Times New Roman" w:hAnsi="Times New Roman" w:cs="Times New Roman"/>
          <w:i/>
          <w:iCs/>
        </w:rPr>
        <w:t>Bananas are a fruit that is liked by the people of Indonesia and Indonesia has a production of 8,741,147 tons of bananas, but it is a separate problem to determine the quality of bananas by determining the color of the skin. The method used to classify the quality of bananas based on the color of the banana skin is the Convolutional Neural Network. In the Convolutional Neural Network data processing uses 1 convolution layer and 1 pool layer with the sigmoid function and then tests on 2437 training data and 304 validation data produce an accuracy of 98%.</w:t>
      </w:r>
    </w:p>
    <w:p w14:paraId="279378B1" w14:textId="0011F8C3"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B16C0B" w:rsidRPr="00A35A1D">
        <w:rPr>
          <w:rFonts w:ascii="Times New Roman" w:hAnsi="Times New Roman" w:cs="Times New Roman"/>
          <w:i/>
          <w:iCs/>
        </w:rPr>
        <w:t>Banana, Banana peel colour, Convolutional neural network, banana quality classification.</w:t>
      </w:r>
    </w:p>
    <w:p w14:paraId="4974A099" w14:textId="1A41E03B" w:rsidR="00B04F03" w:rsidRPr="00A35A1D" w:rsidRDefault="00B04F03" w:rsidP="00DB78DF">
      <w:pPr>
        <w:jc w:val="both"/>
        <w:rPr>
          <w:rFonts w:ascii="Times New Roman" w:hAnsi="Times New Roman" w:cs="Times New Roman"/>
          <w:i/>
          <w:iCs/>
        </w:rPr>
      </w:pPr>
    </w:p>
    <w:p w14:paraId="6C43F852" w14:textId="069A472C" w:rsidR="00B04F03" w:rsidRPr="00A35A1D" w:rsidRDefault="00B04F03" w:rsidP="00DB78DF">
      <w:pPr>
        <w:jc w:val="both"/>
        <w:rPr>
          <w:rFonts w:ascii="Times New Roman" w:hAnsi="Times New Roman" w:cs="Times New Roman"/>
          <w:i/>
          <w:iCs/>
        </w:rPr>
      </w:pPr>
    </w:p>
    <w:p w14:paraId="67A90D51" w14:textId="5B70CE51" w:rsidR="00B04F03" w:rsidRPr="00A35A1D" w:rsidRDefault="00B04F03" w:rsidP="00DB78DF">
      <w:pPr>
        <w:jc w:val="both"/>
        <w:rPr>
          <w:rFonts w:ascii="Times New Roman" w:hAnsi="Times New Roman" w:cs="Times New Roman"/>
          <w:i/>
          <w:iCs/>
        </w:rPr>
      </w:pPr>
    </w:p>
    <w:p w14:paraId="11A7D6DD" w14:textId="6EEAA32A" w:rsidR="00B04F03" w:rsidRPr="00A35A1D" w:rsidRDefault="00B04F03" w:rsidP="00DB78DF">
      <w:pPr>
        <w:jc w:val="both"/>
        <w:rPr>
          <w:rFonts w:ascii="Times New Roman" w:hAnsi="Times New Roman" w:cs="Times New Roman"/>
          <w:i/>
          <w:iCs/>
        </w:rPr>
      </w:pPr>
    </w:p>
    <w:p w14:paraId="3A827C04" w14:textId="3ADC85BD" w:rsidR="00B04F03" w:rsidRPr="00A35A1D" w:rsidRDefault="00B04F03" w:rsidP="00DB78DF">
      <w:pPr>
        <w:jc w:val="both"/>
        <w:rPr>
          <w:rFonts w:ascii="Times New Roman" w:hAnsi="Times New Roman" w:cs="Times New Roman"/>
          <w:i/>
          <w:iCs/>
        </w:rPr>
      </w:pPr>
    </w:p>
    <w:p w14:paraId="1912DAF3" w14:textId="77777777" w:rsidR="00B04F03" w:rsidRPr="00A35A1D" w:rsidRDefault="00B04F03" w:rsidP="00DB78DF">
      <w:pPr>
        <w:jc w:val="both"/>
        <w:rPr>
          <w:rFonts w:ascii="Times New Roman" w:hAnsi="Times New Roman" w:cs="Times New Roman"/>
          <w:i/>
          <w:iCs/>
        </w:rPr>
      </w:pPr>
    </w:p>
    <w:p w14:paraId="550030E3" w14:textId="77777777" w:rsidR="008C0E4A" w:rsidRPr="00A35A1D" w:rsidRDefault="008C0E4A" w:rsidP="00CD3C08">
      <w:pPr>
        <w:ind w:left="426"/>
        <w:jc w:val="both"/>
        <w:rPr>
          <w:rFonts w:ascii="Times New Roman" w:hAnsi="Times New Roman" w:cs="Times New Roman"/>
          <w:b/>
          <w:bCs/>
          <w:sz w:val="24"/>
          <w:szCs w:val="24"/>
        </w:rPr>
        <w:sectPr w:rsidR="008C0E4A" w:rsidRPr="00A35A1D" w:rsidSect="00BB5CBC">
          <w:headerReference w:type="default" r:id="rId8"/>
          <w:pgSz w:w="11906" w:h="16838"/>
          <w:pgMar w:top="1701" w:right="1701" w:bottom="1701" w:left="2268" w:header="709" w:footer="709" w:gutter="57"/>
          <w:cols w:space="708"/>
          <w:docGrid w:linePitch="360"/>
        </w:sectPr>
      </w:pPr>
    </w:p>
    <w:p w14:paraId="7B2A8421" w14:textId="6B4625C7"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lastRenderedPageBreak/>
        <w:t xml:space="preserve">Pendahuluan  </w:t>
      </w:r>
    </w:p>
    <w:p w14:paraId="3E45C135" w14:textId="58500E8A" w:rsidR="00423BD3" w:rsidRDefault="0055171C" w:rsidP="000A22BD">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atau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FF479B">
        <w:rPr>
          <w:rFonts w:ascii="Times New Roman" w:hAnsi="Times New Roman" w:cs="Times New Roman"/>
          <w:sz w:val="24"/>
          <w:szCs w:val="24"/>
        </w:rPr>
        <w:t xml:space="preserve"> berasal dari Kawasan Asia tenggara dan </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450441" w:rsidRPr="00A35A1D">
        <w:rPr>
          <w:rFonts w:ascii="Times New Roman" w:hAnsi="Times New Roman" w:cs="Times New Roman"/>
          <w:sz w:val="24"/>
          <w:szCs w:val="24"/>
        </w:rPr>
        <w:t xml:space="preserve">data </w:t>
      </w:r>
      <w:r w:rsidR="0091039D" w:rsidRPr="00A35A1D">
        <w:rPr>
          <w:rFonts w:ascii="Times New Roman" w:hAnsi="Times New Roman" w:cs="Times New Roman"/>
          <w:sz w:val="24"/>
          <w:szCs w:val="24"/>
        </w:rPr>
        <w:t xml:space="preserve"> produksi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2021 </w:t>
      </w:r>
      <w:r w:rsidR="00450441" w:rsidRPr="00A35A1D">
        <w:rPr>
          <w:rFonts w:ascii="Times New Roman" w:hAnsi="Times New Roman" w:cs="Times New Roman"/>
          <w:sz w:val="24"/>
          <w:szCs w:val="24"/>
        </w:rPr>
        <w:t xml:space="preserve"> </w:t>
      </w:r>
      <w:r w:rsidR="00D769B3" w:rsidRPr="00A35A1D">
        <w:rPr>
          <w:rFonts w:ascii="Times New Roman" w:hAnsi="Times New Roman" w:cs="Times New Roman"/>
          <w:sz w:val="24"/>
          <w:szCs w:val="24"/>
        </w:rPr>
        <w:t>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4CB41E66" w:rsidR="00423BD3" w:rsidRDefault="0087534A" w:rsidP="000A22BD">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Meskipun buah pisang sangat banyak d</w:t>
      </w:r>
      <w:r w:rsidR="00A712E6" w:rsidRPr="00A35A1D">
        <w:rPr>
          <w:rFonts w:ascii="Times New Roman" w:hAnsi="Times New Roman" w:cs="Times New Roman"/>
          <w:sz w:val="24"/>
          <w:szCs w:val="24"/>
        </w:rPr>
        <w:t>i</w:t>
      </w:r>
      <w:r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Pr="00A35A1D">
        <w:rPr>
          <w:rFonts w:ascii="Times New Roman" w:hAnsi="Times New Roman" w:cs="Times New Roman"/>
          <w:sz w:val="24"/>
          <w:szCs w:val="24"/>
        </w:rPr>
        <w:t>erubahan warna yang terjadi pada kulit pisang</w:t>
      </w:r>
      <w:r w:rsidR="00085B36">
        <w:rPr>
          <w:rFonts w:ascii="Times New Roman" w:hAnsi="Times New Roman" w:cs="Times New Roman"/>
          <w:sz w:val="24"/>
          <w:szCs w:val="24"/>
        </w:rPr>
        <w:t xml:space="preserve"> dapat dibedakan menjadi dua</w:t>
      </w:r>
      <w:r w:rsidR="00C7799A">
        <w:rPr>
          <w:rFonts w:ascii="Times New Roman" w:hAnsi="Times New Roman" w:cs="Times New Roman"/>
          <w:sz w:val="24"/>
          <w:szCs w:val="24"/>
        </w:rPr>
        <w:t xml:space="preserve"> warna</w:t>
      </w:r>
      <w:r w:rsidR="00AE5F9B">
        <w:rPr>
          <w:rFonts w:ascii="Times New Roman" w:hAnsi="Times New Roman" w:cs="Times New Roman"/>
          <w:sz w:val="24"/>
          <w:szCs w:val="24"/>
        </w:rPr>
        <w:t xml:space="preserve">, </w:t>
      </w:r>
      <w:r w:rsidR="00085B36">
        <w:rPr>
          <w:rFonts w:ascii="Times New Roman" w:hAnsi="Times New Roman" w:cs="Times New Roman"/>
          <w:sz w:val="24"/>
          <w:szCs w:val="24"/>
        </w:rPr>
        <w:t xml:space="preserve">kulit pisang </w:t>
      </w:r>
      <w:r w:rsidR="00495CE3">
        <w:rPr>
          <w:rFonts w:ascii="Times New Roman" w:hAnsi="Times New Roman" w:cs="Times New Roman"/>
          <w:sz w:val="24"/>
          <w:szCs w:val="24"/>
        </w:rPr>
        <w:t xml:space="preserve">matang berwarna kuning dan </w:t>
      </w:r>
      <w:r w:rsidR="001E7FF5">
        <w:rPr>
          <w:rFonts w:ascii="Times New Roman" w:hAnsi="Times New Roman" w:cs="Times New Roman"/>
          <w:sz w:val="24"/>
          <w:szCs w:val="24"/>
        </w:rPr>
        <w:t xml:space="preserve">kulit </w:t>
      </w:r>
      <w:r w:rsidR="00495CE3">
        <w:rPr>
          <w:rFonts w:ascii="Times New Roman" w:hAnsi="Times New Roman" w:cs="Times New Roman"/>
          <w:sz w:val="24"/>
          <w:szCs w:val="24"/>
        </w:rPr>
        <w:t>pisang busuk bewarna coklat kehitaman</w:t>
      </w:r>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667F29D4" w:rsidR="006A6A02" w:rsidRDefault="0052153A" w:rsidP="000A22BD">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921E08">
        <w:rPr>
          <w:rFonts w:ascii="Times New Roman" w:hAnsi="Times New Roman" w:cs="Times New Roman"/>
          <w:sz w:val="24"/>
          <w:szCs w:val="24"/>
        </w:rPr>
        <w:t>sangat dibutuhkan agar</w:t>
      </w:r>
      <w:r w:rsidR="00532FC7">
        <w:rPr>
          <w:rFonts w:ascii="Times New Roman" w:hAnsi="Times New Roman" w:cs="Times New Roman"/>
          <w:sz w:val="24"/>
          <w:szCs w:val="24"/>
        </w:rPr>
        <w:t xml:space="preserve"> menjawab persoalan</w:t>
      </w:r>
      <w:r w:rsidR="00921E08">
        <w:rPr>
          <w:rFonts w:ascii="Times New Roman" w:hAnsi="Times New Roman" w:cs="Times New Roman"/>
          <w:sz w:val="24"/>
          <w:szCs w:val="24"/>
        </w:rPr>
        <w:t xml:space="preserve"> melihat mutu pisang </w:t>
      </w:r>
      <w:r w:rsidR="00F047A6">
        <w:rPr>
          <w:rFonts w:ascii="Times New Roman" w:hAnsi="Times New Roman" w:cs="Times New Roman"/>
          <w:sz w:val="24"/>
          <w:szCs w:val="24"/>
        </w:rPr>
        <w:t xml:space="preserve">tidak dengan menggunakan manusia lagi, maka dibutuhkan sistem pakar </w:t>
      </w:r>
      <w:r w:rsidR="00DC2411">
        <w:rPr>
          <w:rFonts w:ascii="Times New Roman" w:hAnsi="Times New Roman" w:cs="Times New Roman"/>
          <w:sz w:val="24"/>
          <w:szCs w:val="24"/>
        </w:rPr>
        <w:t xml:space="preserve"> </w:t>
      </w:r>
      <w:r w:rsidR="008A7D85">
        <w:rPr>
          <w:rFonts w:ascii="Times New Roman" w:hAnsi="Times New Roman" w:cs="Times New Roman"/>
          <w:sz w:val="24"/>
          <w:szCs w:val="24"/>
        </w:rPr>
        <w:t>adalah</w:t>
      </w:r>
      <w:r w:rsidR="00A10881">
        <w:rPr>
          <w:rFonts w:ascii="Times New Roman" w:hAnsi="Times New Roman" w:cs="Times New Roman"/>
          <w:sz w:val="24"/>
          <w:szCs w:val="24"/>
        </w:rPr>
        <w:t xml:space="preserve"> cabang dari ilmu kecerdasan buatan</w:t>
      </w:r>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r w:rsidR="00BB0CB8">
        <w:rPr>
          <w:rFonts w:ascii="Times New Roman" w:hAnsi="Times New Roman" w:cs="Times New Roman"/>
          <w:sz w:val="24"/>
          <w:szCs w:val="24"/>
        </w:rPr>
        <w:t>mengadopsi cara berfikir manusia</w:t>
      </w:r>
      <w:r w:rsidR="007809AF">
        <w:rPr>
          <w:rFonts w:ascii="Times New Roman" w:hAnsi="Times New Roman" w:cs="Times New Roman"/>
          <w:sz w:val="24"/>
          <w:szCs w:val="24"/>
        </w:rPr>
        <w:t xml:space="preserve"> dengan menggunakan algortima lalu dimasukkan</w:t>
      </w:r>
      <w:r w:rsidR="00BB0CB8">
        <w:rPr>
          <w:rFonts w:ascii="Times New Roman" w:hAnsi="Times New Roman" w:cs="Times New Roman"/>
          <w:sz w:val="24"/>
          <w:szCs w:val="24"/>
        </w:rPr>
        <w:t xml:space="preserve"> kedalam komputer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Sistem pakar dapat dilakukan dengan membuat algortima kecerdasan buatan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520399AE" w:rsidR="00EC530E" w:rsidRDefault="00D04F66" w:rsidP="000A22BD">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yang sudah dilakukan dengan untuk identifikasi mutu buah pisang </w:t>
      </w:r>
      <w:r w:rsidR="00527DA4">
        <w:rPr>
          <w:rFonts w:ascii="Times New Roman" w:hAnsi="Times New Roman" w:cs="Times New Roman"/>
          <w:sz w:val="24"/>
          <w:szCs w:val="24"/>
        </w:rPr>
        <w:t>dengan memanfaatkan gambar buah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6A6A02">
        <w:rPr>
          <w:rFonts w:ascii="Times New Roman" w:hAnsi="Times New Roman" w:cs="Times New Roman"/>
          <w:sz w:val="24"/>
          <w:szCs w:val="24"/>
        </w:rPr>
        <w:t xml:space="preserve">menurut Rifki kosasih </w:t>
      </w:r>
      <w:r w:rsidR="00C51399" w:rsidRPr="00A35A1D">
        <w:rPr>
          <w:rFonts w:ascii="Times New Roman" w:hAnsi="Times New Roman" w:cs="Times New Roman"/>
          <w:sz w:val="24"/>
          <w:szCs w:val="24"/>
        </w:rPr>
        <w:t xml:space="preserve">metode ekstraksi </w:t>
      </w:r>
      <w:r w:rsidR="00C51399" w:rsidRPr="00A35A1D">
        <w:rPr>
          <w:rFonts w:ascii="Times New Roman" w:hAnsi="Times New Roman" w:cs="Times New Roman"/>
          <w:i/>
          <w:iCs/>
          <w:sz w:val="24"/>
          <w:szCs w:val="24"/>
        </w:rPr>
        <w:t>K Nearest Neighbor</w:t>
      </w:r>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melakukan ekstraksi</w:t>
      </w:r>
      <w:r w:rsidR="0017147C">
        <w:rPr>
          <w:rFonts w:ascii="Times New Roman" w:hAnsi="Times New Roman" w:cs="Times New Roman"/>
          <w:sz w:val="24"/>
          <w:szCs w:val="24"/>
        </w:rPr>
        <w:t xml:space="preserve"> citra gambar</w:t>
      </w:r>
      <w:r w:rsidR="00EE7B58" w:rsidRPr="00A35A1D">
        <w:rPr>
          <w:rFonts w:ascii="Times New Roman" w:hAnsi="Times New Roman" w:cs="Times New Roman"/>
          <w:sz w:val="24"/>
          <w:szCs w:val="24"/>
        </w:rPr>
        <w:t xml:space="preserve"> buah pisang berdasarkan warna kulit</w:t>
      </w:r>
      <w:r w:rsidR="00256D2B">
        <w:rPr>
          <w:rFonts w:ascii="Times New Roman" w:hAnsi="Times New Roman" w:cs="Times New Roman"/>
          <w:sz w:val="24"/>
          <w:szCs w:val="24"/>
        </w:rPr>
        <w:t xml:space="preserve"> sebelum dimasukkan ke algoritma </w:t>
      </w:r>
      <w:r w:rsidR="00256D2B" w:rsidRPr="00A35A1D">
        <w:rPr>
          <w:rFonts w:ascii="Times New Roman" w:hAnsi="Times New Roman" w:cs="Times New Roman"/>
          <w:i/>
          <w:iCs/>
          <w:sz w:val="24"/>
          <w:szCs w:val="24"/>
        </w:rPr>
        <w:t>K Nearest Neighbor</w:t>
      </w:r>
      <w:r w:rsidR="00E47D8E">
        <w:rPr>
          <w:rFonts w:ascii="Times New Roman" w:hAnsi="Times New Roman" w:cs="Times New Roman"/>
          <w:sz w:val="24"/>
          <w:szCs w:val="24"/>
        </w:rPr>
        <w:t xml:space="preserve"> lalu menghasilkan</w:t>
      </w:r>
      <w:r w:rsidR="001054B6" w:rsidRPr="00A35A1D">
        <w:rPr>
          <w:rFonts w:ascii="Times New Roman" w:hAnsi="Times New Roman" w:cs="Times New Roman"/>
          <w:sz w:val="24"/>
          <w:szCs w:val="24"/>
        </w:rPr>
        <w:t>menghasilkan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0A22BD">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Penelitian yang dilakukan</w:t>
      </w:r>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mendeteksi kematangan pisang </w:t>
      </w:r>
      <w:r w:rsidR="009D5565">
        <w:rPr>
          <w:rFonts w:ascii="Times New Roman" w:hAnsi="Times New Roman" w:cs="Times New Roman"/>
          <w:sz w:val="24"/>
          <w:szCs w:val="24"/>
        </w:rPr>
        <w:t xml:space="preserve">berdarkan warna kulit </w:t>
      </w:r>
      <w:r w:rsidR="00FA2445">
        <w:rPr>
          <w:rFonts w:ascii="Times New Roman" w:hAnsi="Times New Roman" w:cs="Times New Roman"/>
          <w:sz w:val="24"/>
          <w:szCs w:val="24"/>
        </w:rPr>
        <w:t xml:space="preserve">menggunakan </w:t>
      </w:r>
      <w:r w:rsidR="00FA2445" w:rsidRPr="00A35A1D">
        <w:rPr>
          <w:rFonts w:ascii="Times New Roman" w:hAnsi="Times New Roman" w:cs="Times New Roman"/>
          <w:sz w:val="24"/>
          <w:szCs w:val="24"/>
        </w:rPr>
        <w:t xml:space="preserve">metod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r w:rsidR="00FA2445" w:rsidRPr="00A35A1D">
        <w:rPr>
          <w:rFonts w:ascii="Times New Roman" w:hAnsi="Times New Roman" w:cs="Times New Roman"/>
          <w:i/>
          <w:iCs/>
          <w:sz w:val="24"/>
          <w:szCs w:val="24"/>
        </w:rPr>
        <w:t>YCbCr</w:t>
      </w:r>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untuk mendeteksi kematangan buah pisang berdasarkan warna kulit menggunakan metod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r w:rsidRPr="00A35A1D">
        <w:rPr>
          <w:rFonts w:ascii="Times New Roman" w:hAnsi="Times New Roman" w:cs="Times New Roman"/>
          <w:i/>
          <w:iCs/>
          <w:sz w:val="24"/>
          <w:szCs w:val="24"/>
        </w:rPr>
        <w:t>YCbCr</w:t>
      </w:r>
      <w:r w:rsidRPr="00A35A1D">
        <w:rPr>
          <w:rFonts w:ascii="Times New Roman" w:hAnsi="Times New Roman" w:cs="Times New Roman"/>
          <w:sz w:val="24"/>
          <w:szCs w:val="24"/>
        </w:rPr>
        <w:t xml:space="preserve"> dengan mengubah gambar citra asli buah pisang menjadi </w:t>
      </w:r>
      <w:r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D9178C">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enelitian</w:t>
      </w:r>
      <w:r w:rsidR="00F63836">
        <w:rPr>
          <w:rFonts w:ascii="Times New Roman" w:hAnsi="Times New Roman" w:cs="Times New Roman"/>
          <w:sz w:val="24"/>
          <w:szCs w:val="24"/>
        </w:rPr>
        <w:t xml:space="preserve"> menggunakan jaringan syaraf tiruan </w:t>
      </w:r>
      <w:r w:rsidR="003F338E">
        <w:rPr>
          <w:rFonts w:ascii="Times New Roman" w:hAnsi="Times New Roman" w:cs="Times New Roman"/>
          <w:sz w:val="24"/>
          <w:szCs w:val="24"/>
        </w:rPr>
        <w:t>untuk klasifikasi tingkat kematangan buah pisang</w:t>
      </w:r>
      <w:r w:rsidR="008679B7">
        <w:rPr>
          <w:rFonts w:ascii="Times New Roman" w:hAnsi="Times New Roman" w:cs="Times New Roman"/>
          <w:sz w:val="24"/>
          <w:szCs w:val="24"/>
        </w:rPr>
        <w:t xml:space="preserve"> metode ini dilakukan dengan 120 sampel data pisang</w:t>
      </w:r>
      <w:r w:rsidR="00BB0394">
        <w:t xml:space="preserve"> </w:t>
      </w:r>
      <w:r w:rsidR="00D966C6">
        <w:rPr>
          <w:rFonts w:ascii="Times New Roman" w:hAnsi="Times New Roman" w:cs="Times New Roman"/>
          <w:sz w:val="24"/>
          <w:szCs w:val="24"/>
        </w:rPr>
        <w:t>yang dibagi menjadi 4 kelompok</w:t>
      </w:r>
      <w:r w:rsidR="00185ED8">
        <w:rPr>
          <w:rFonts w:ascii="Times New Roman" w:hAnsi="Times New Roman" w:cs="Times New Roman"/>
          <w:sz w:val="24"/>
          <w:szCs w:val="24"/>
        </w:rPr>
        <w:t>, 30 sampel pisang</w:t>
      </w:r>
      <w:r w:rsidR="005A4AB9">
        <w:rPr>
          <w:rFonts w:ascii="Times New Roman" w:hAnsi="Times New Roman" w:cs="Times New Roman"/>
          <w:sz w:val="24"/>
          <w:szCs w:val="24"/>
        </w:rPr>
        <w:t xml:space="preserve"> matang,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r w:rsidR="00D9178C" w:rsidRPr="00D9178C">
        <w:rPr>
          <w:rFonts w:ascii="Times New Roman" w:hAnsi="Times New Roman" w:cs="Times New Roman"/>
          <w:sz w:val="24"/>
          <w:szCs w:val="24"/>
        </w:rPr>
        <w:t>sampel pisang mengkal, 30 sampel pisang mentah dan 30 sampel pisang busuk.</w:t>
      </w:r>
      <w:r w:rsidR="00A22EB1">
        <w:rPr>
          <w:rFonts w:ascii="Times New Roman" w:hAnsi="Times New Roman" w:cs="Times New Roman"/>
          <w:sz w:val="24"/>
          <w:szCs w:val="24"/>
        </w:rPr>
        <w:t xml:space="preserve"> Menghasilkan tingkat akurasi sebesar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6D6122CD" w:rsidR="0091117E" w:rsidRPr="0091117E" w:rsidRDefault="002A4B63" w:rsidP="000A22BD">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Berdasarkan p</w:t>
      </w:r>
      <w:r w:rsidR="00C80A0A" w:rsidRPr="00A35A1D">
        <w:rPr>
          <w:rFonts w:ascii="Times New Roman" w:hAnsi="Times New Roman" w:cs="Times New Roman"/>
          <w:sz w:val="24"/>
          <w:szCs w:val="24"/>
        </w:rPr>
        <w:t xml:space="preserve">enelitian </w:t>
      </w:r>
      <w:r w:rsidR="00E031D2" w:rsidRPr="00A35A1D">
        <w:rPr>
          <w:rFonts w:ascii="Times New Roman" w:hAnsi="Times New Roman" w:cs="Times New Roman"/>
          <w:sz w:val="24"/>
          <w:szCs w:val="24"/>
        </w:rPr>
        <w:t xml:space="preserve"> </w:t>
      </w:r>
      <w:r w:rsidR="00BF354C" w:rsidRPr="00A35A1D">
        <w:rPr>
          <w:rFonts w:ascii="Times New Roman" w:hAnsi="Times New Roman" w:cs="Times New Roman"/>
          <w:sz w:val="24"/>
          <w:szCs w:val="24"/>
        </w:rPr>
        <w:t>yang sudah dipaparkan</w:t>
      </w:r>
      <w:r>
        <w:rPr>
          <w:rFonts w:ascii="Times New Roman" w:hAnsi="Times New Roman" w:cs="Times New Roman"/>
          <w:sz w:val="24"/>
          <w:szCs w:val="24"/>
        </w:rPr>
        <w:t xml:space="preserve"> maka peneliti melakukan klasifikasi mutu buah pisang</w:t>
      </w:r>
      <w:r w:rsidR="00763332">
        <w:rPr>
          <w:rFonts w:ascii="Times New Roman" w:hAnsi="Times New Roman" w:cs="Times New Roman"/>
          <w:sz w:val="24"/>
          <w:szCs w:val="24"/>
        </w:rPr>
        <w:t xml:space="preserve"> berdasarkan warna kulit</w:t>
      </w:r>
      <w:r w:rsidR="009D0B23">
        <w:rPr>
          <w:rFonts w:ascii="Times New Roman" w:hAnsi="Times New Roman" w:cs="Times New Roman"/>
          <w:sz w:val="24"/>
          <w:szCs w:val="24"/>
        </w:rPr>
        <w:t xml:space="preserve"> menggunakan metode </w:t>
      </w:r>
      <w:r w:rsidR="00763332">
        <w:rPr>
          <w:rFonts w:ascii="Times New Roman" w:hAnsi="Times New Roman" w:cs="Times New Roman"/>
          <w:sz w:val="24"/>
          <w:szCs w:val="24"/>
        </w:rPr>
        <w:t xml:space="preserve"> </w:t>
      </w:r>
      <w:r w:rsidR="00BF354C" w:rsidRPr="00A35A1D">
        <w:rPr>
          <w:rFonts w:ascii="Times New Roman" w:hAnsi="Times New Roman" w:cs="Times New Roman"/>
          <w:sz w:val="24"/>
          <w:szCs w:val="24"/>
        </w:rPr>
        <w:t xml:space="preserve"> </w:t>
      </w:r>
      <w:r w:rsidR="009D0B23" w:rsidRPr="00A35A1D">
        <w:rPr>
          <w:rFonts w:ascii="Times New Roman" w:hAnsi="Times New Roman" w:cs="Times New Roman"/>
          <w:i/>
          <w:iCs/>
          <w:sz w:val="24"/>
          <w:szCs w:val="24"/>
        </w:rPr>
        <w:t>Convolutional Neural Network</w:t>
      </w:r>
      <w:r w:rsidR="003253B4">
        <w:rPr>
          <w:rFonts w:ascii="Times New Roman" w:hAnsi="Times New Roman" w:cs="Times New Roman"/>
          <w:sz w:val="24"/>
          <w:szCs w:val="24"/>
        </w:rPr>
        <w:t>.</w:t>
      </w:r>
      <w:r w:rsidR="0079671E">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r w:rsidR="00F54A94" w:rsidRPr="00F54A94">
        <w:rPr>
          <w:rFonts w:ascii="Times New Roman" w:hAnsi="Times New Roman" w:cs="Times New Roman"/>
          <w:sz w:val="24"/>
          <w:szCs w:val="24"/>
        </w:rPr>
        <w:t xml:space="preserve">adalah </w:t>
      </w:r>
      <w:r w:rsidR="00F54A94" w:rsidRPr="00F54A94">
        <w:rPr>
          <w:rFonts w:ascii="Times New Roman" w:hAnsi="Times New Roman" w:cs="Times New Roman"/>
          <w:sz w:val="24"/>
          <w:szCs w:val="24"/>
        </w:rPr>
        <w:lastRenderedPageBreak/>
        <w:t>algoritma dari deep learning untuk mengolah data gambar (Yamashita et al., 2018)</w:t>
      </w:r>
      <w:r w:rsidR="00F54A94">
        <w:rPr>
          <w:rFonts w:ascii="Times New Roman" w:hAnsi="Times New Roman" w:cs="Times New Roman"/>
          <w:sz w:val="24"/>
          <w:szCs w:val="24"/>
        </w:rPr>
        <w:t xml:space="preserve"> </w:t>
      </w:r>
      <w:r w:rsidR="0079671E">
        <w:rPr>
          <w:rFonts w:ascii="Times New Roman" w:hAnsi="Times New Roman" w:cs="Times New Roman"/>
          <w:sz w:val="24"/>
          <w:szCs w:val="24"/>
        </w:rPr>
        <w:t xml:space="preserve">adalah algoritma pengolah citra gambar </w:t>
      </w:r>
      <w:r w:rsidR="008A6C53">
        <w:rPr>
          <w:rFonts w:ascii="Times New Roman" w:hAnsi="Times New Roman" w:cs="Times New Roman"/>
          <w:sz w:val="24"/>
          <w:szCs w:val="24"/>
        </w:rPr>
        <w:t>di bidang kecerdasan</w:t>
      </w:r>
      <w:r w:rsidR="00A95B8C">
        <w:rPr>
          <w:rFonts w:ascii="Times New Roman" w:hAnsi="Times New Roman" w:cs="Times New Roman"/>
          <w:sz w:val="24"/>
          <w:szCs w:val="24"/>
        </w:rPr>
        <w:t xml:space="preserve"> buatan</w:t>
      </w:r>
      <w:r w:rsidR="007802D5">
        <w:rPr>
          <w:rFonts w:ascii="Times New Roman" w:hAnsi="Times New Roman" w:cs="Times New Roman"/>
          <w:sz w:val="24"/>
          <w:szCs w:val="24"/>
        </w:rPr>
        <w:t>.</w:t>
      </w:r>
    </w:p>
    <w:p w14:paraId="641B506B" w14:textId="06D3651A" w:rsidR="00D16683" w:rsidRPr="008A2283" w:rsidRDefault="00946FF0" w:rsidP="00867D58">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lgoritma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didapat</w:t>
      </w:r>
      <w:r w:rsidR="00854522">
        <w:rPr>
          <w:rFonts w:ascii="Times New Roman" w:hAnsi="Times New Roman" w:cs="Times New Roman"/>
          <w:sz w:val="24"/>
          <w:szCs w:val="24"/>
        </w:rPr>
        <w:t xml:space="preserve"> </w:t>
      </w:r>
      <w:r w:rsidR="00270D28">
        <w:rPr>
          <w:rFonts w:ascii="Times New Roman" w:hAnsi="Times New Roman" w:cs="Times New Roman"/>
          <w:sz w:val="24"/>
          <w:szCs w:val="24"/>
        </w:rPr>
        <w:t>karena</w:t>
      </w:r>
      <w:r w:rsidR="00360A9D">
        <w:rPr>
          <w:rFonts w:ascii="Times New Roman" w:hAnsi="Times New Roman" w:cs="Times New Roman"/>
          <w:sz w:val="24"/>
          <w:szCs w:val="24"/>
        </w:rPr>
        <w:t xml:space="preserve"> </w:t>
      </w:r>
      <w:r w:rsidR="00270D28">
        <w:rPr>
          <w:rFonts w:ascii="Times New Roman" w:hAnsi="Times New Roman" w:cs="Times New Roman"/>
          <w:sz w:val="24"/>
          <w:szCs w:val="24"/>
        </w:rPr>
        <w:t xml:space="preserve">peneliti melakukan </w:t>
      </w:r>
      <w:r w:rsidR="00270D28" w:rsidRPr="00270D28">
        <w:rPr>
          <w:rFonts w:ascii="Times New Roman" w:hAnsi="Times New Roman" w:cs="Times New Roman"/>
          <w:sz w:val="24"/>
          <w:szCs w:val="24"/>
        </w:rPr>
        <w:t xml:space="preserve">Merdeka </w:t>
      </w:r>
      <w:r w:rsidR="00270D28">
        <w:rPr>
          <w:rFonts w:ascii="Times New Roman" w:hAnsi="Times New Roman" w:cs="Times New Roman"/>
          <w:sz w:val="24"/>
          <w:szCs w:val="24"/>
        </w:rPr>
        <w:t>B</w:t>
      </w:r>
      <w:r w:rsidR="00270D28" w:rsidRPr="00270D28">
        <w:rPr>
          <w:rFonts w:ascii="Times New Roman" w:hAnsi="Times New Roman" w:cs="Times New Roman"/>
          <w:sz w:val="24"/>
          <w:szCs w:val="24"/>
        </w:rPr>
        <w:t xml:space="preserve">elajar </w:t>
      </w:r>
      <w:r w:rsidR="00270D28">
        <w:rPr>
          <w:rFonts w:ascii="Times New Roman" w:hAnsi="Times New Roman" w:cs="Times New Roman"/>
          <w:sz w:val="24"/>
          <w:szCs w:val="24"/>
        </w:rPr>
        <w:t>K</w:t>
      </w:r>
      <w:r w:rsidR="00270D28" w:rsidRPr="00270D28">
        <w:rPr>
          <w:rFonts w:ascii="Times New Roman" w:hAnsi="Times New Roman" w:cs="Times New Roman"/>
          <w:sz w:val="24"/>
          <w:szCs w:val="24"/>
        </w:rPr>
        <w:t xml:space="preserve">ampus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studi inpenden bidang kecerdasan buatan</w:t>
      </w:r>
      <w:r w:rsidR="00D11764">
        <w:rPr>
          <w:rFonts w:ascii="Times New Roman" w:hAnsi="Times New Roman" w:cs="Times New Roman"/>
          <w:sz w:val="24"/>
          <w:szCs w:val="24"/>
        </w:rPr>
        <w:t>.</w:t>
      </w:r>
      <w:r w:rsidR="00B97FBC" w:rsidRPr="00B97FBC">
        <w:rPr>
          <w:rFonts w:ascii="Times New Roman" w:hAnsi="Times New Roman" w:cs="Times New Roman"/>
          <w:sz w:val="24"/>
          <w:szCs w:val="24"/>
        </w:rPr>
        <w:t xml:space="preserve"> </w:t>
      </w:r>
      <w:bookmarkEnd w:id="0"/>
      <w:r w:rsidR="00867D58">
        <w:rPr>
          <w:rFonts w:ascii="Times New Roman" w:hAnsi="Times New Roman" w:cs="Times New Roman"/>
          <w:sz w:val="24"/>
          <w:szCs w:val="24"/>
        </w:rPr>
        <w:t xml:space="preserve"> </w:t>
      </w:r>
      <w:r w:rsidR="00495CE3">
        <w:rPr>
          <w:rFonts w:ascii="Times New Roman" w:hAnsi="Times New Roman" w:cs="Times New Roman"/>
          <w:sz w:val="24"/>
          <w:szCs w:val="24"/>
        </w:rPr>
        <w:t xml:space="preserve">Peneliti memberikan ruang lingkup </w:t>
      </w:r>
      <w:r w:rsidR="00260E91">
        <w:rPr>
          <w:rFonts w:ascii="Times New Roman" w:hAnsi="Times New Roman" w:cs="Times New Roman"/>
          <w:sz w:val="24"/>
          <w:szCs w:val="24"/>
        </w:rPr>
        <w:t>bahwa mutu buah pisang</w:t>
      </w:r>
      <w:r w:rsidR="00661AB0">
        <w:rPr>
          <w:rFonts w:ascii="Times New Roman" w:hAnsi="Times New Roman" w:cs="Times New Roman"/>
          <w:sz w:val="24"/>
          <w:szCs w:val="24"/>
        </w:rPr>
        <w:t xml:space="preserve"> yang dilakukan klasifikasi </w:t>
      </w:r>
      <w:r w:rsidR="00260E91">
        <w:rPr>
          <w:rFonts w:ascii="Times New Roman" w:hAnsi="Times New Roman" w:cs="Times New Roman"/>
          <w:sz w:val="24"/>
          <w:szCs w:val="24"/>
        </w:rPr>
        <w:t xml:space="preserve"> berdasarkan warna kulit</w:t>
      </w:r>
      <w:r w:rsidR="004A226B">
        <w:rPr>
          <w:rFonts w:ascii="Times New Roman" w:hAnsi="Times New Roman" w:cs="Times New Roman"/>
          <w:sz w:val="24"/>
          <w:szCs w:val="24"/>
        </w:rPr>
        <w:t>, yaitu warna kuning(matang), warna cokelat kehitaman(busuk)</w:t>
      </w:r>
      <w:r w:rsidR="00FF387B">
        <w:rPr>
          <w:rFonts w:ascii="Times New Roman" w:hAnsi="Times New Roman" w:cs="Times New Roman"/>
          <w:sz w:val="24"/>
          <w:szCs w:val="24"/>
        </w:rPr>
        <w:t>.</w:t>
      </w:r>
      <w:r w:rsidR="00495CE3">
        <w:rPr>
          <w:rFonts w:ascii="Times New Roman" w:hAnsi="Times New Roman" w:cs="Times New Roman"/>
          <w:sz w:val="24"/>
          <w:szCs w:val="24"/>
        </w:rPr>
        <w:t xml:space="preserve"> </w:t>
      </w:r>
      <w:r w:rsidR="00290D64">
        <w:rPr>
          <w:rFonts w:ascii="Times New Roman" w:hAnsi="Times New Roman" w:cs="Times New Roman"/>
          <w:sz w:val="24"/>
          <w:szCs w:val="24"/>
        </w:rPr>
        <w:t>Algoritma</w:t>
      </w:r>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Convolutional Neural Network</w:t>
      </w:r>
      <w:r w:rsidR="001055D1">
        <w:rPr>
          <w:rFonts w:ascii="Times New Roman" w:hAnsi="Times New Roman" w:cs="Times New Roman"/>
          <w:sz w:val="24"/>
          <w:szCs w:val="24"/>
        </w:rPr>
        <w:t xml:space="preserve"> </w:t>
      </w:r>
      <w:r w:rsidR="00290D64">
        <w:rPr>
          <w:rFonts w:ascii="Times New Roman" w:hAnsi="Times New Roman" w:cs="Times New Roman"/>
          <w:sz w:val="24"/>
          <w:szCs w:val="24"/>
        </w:rPr>
        <w:t xml:space="preserve"> </w:t>
      </w:r>
      <w:r w:rsidR="00BA1555">
        <w:rPr>
          <w:rFonts w:ascii="Times New Roman" w:hAnsi="Times New Roman" w:cs="Times New Roman"/>
          <w:sz w:val="24"/>
          <w:szCs w:val="24"/>
        </w:rPr>
        <w:t xml:space="preserve">diharapkan dapat melakukan klasifikasi mutu buah pisang </w:t>
      </w:r>
      <w:r w:rsidR="000D6A18">
        <w:rPr>
          <w:rFonts w:ascii="Times New Roman" w:hAnsi="Times New Roman" w:cs="Times New Roman"/>
          <w:sz w:val="24"/>
          <w:szCs w:val="24"/>
        </w:rPr>
        <w:t>berdasarkan warna kulit</w:t>
      </w:r>
      <w:r w:rsidR="00795D62">
        <w:rPr>
          <w:rFonts w:ascii="Times New Roman" w:hAnsi="Times New Roman" w:cs="Times New Roman"/>
          <w:sz w:val="24"/>
          <w:szCs w:val="24"/>
        </w:rPr>
        <w:t xml:space="preserve">, serta mengetahui tingkat akurasi </w:t>
      </w:r>
      <w:r w:rsidR="0020330B">
        <w:rPr>
          <w:rFonts w:ascii="Times New Roman" w:hAnsi="Times New Roman" w:cs="Times New Roman"/>
          <w:sz w:val="24"/>
          <w:szCs w:val="24"/>
        </w:rPr>
        <w:t>untuk klasfikasi mutu buah pisang</w:t>
      </w:r>
      <w:r w:rsidR="00392733">
        <w:rPr>
          <w:rFonts w:ascii="Times New Roman" w:hAnsi="Times New Roman" w:cs="Times New Roman"/>
          <w:sz w:val="24"/>
          <w:szCs w:val="24"/>
        </w:rPr>
        <w:t>.</w:t>
      </w:r>
    </w:p>
    <w:p w14:paraId="1EA91EBE" w14:textId="09FE2758" w:rsidR="005E690E" w:rsidRDefault="00DB78DF" w:rsidP="005E690E">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76381795" w14:textId="60EDAD4E" w:rsidR="00DD552E" w:rsidRDefault="00DD552E" w:rsidP="005E690E">
      <w:pPr>
        <w:ind w:left="426"/>
        <w:jc w:val="both"/>
        <w:rPr>
          <w:rFonts w:ascii="Times New Roman" w:hAnsi="Times New Roman" w:cs="Times New Roman"/>
          <w:b/>
          <w:bCs/>
          <w:sz w:val="24"/>
          <w:szCs w:val="24"/>
        </w:rPr>
      </w:pPr>
    </w:p>
    <w:p w14:paraId="018EE32D" w14:textId="3F218A41" w:rsidR="00DD552E" w:rsidRDefault="00580B22" w:rsidP="00DD552E">
      <w:pPr>
        <w:keepNext/>
        <w:ind w:left="426"/>
        <w:jc w:val="both"/>
      </w:pPr>
      <w:r>
        <w:rPr>
          <w:noProof/>
        </w:rPr>
        <w:drawing>
          <wp:inline distT="0" distB="0" distL="0" distR="0" wp14:anchorId="4BB310C1" wp14:editId="2473DF4C">
            <wp:extent cx="5003800" cy="1802765"/>
            <wp:effectExtent l="0" t="0" r="6350" b="698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3800" cy="1802765"/>
                    </a:xfrm>
                    <a:prstGeom prst="rect">
                      <a:avLst/>
                    </a:prstGeom>
                    <a:noFill/>
                    <a:ln>
                      <a:noFill/>
                    </a:ln>
                  </pic:spPr>
                </pic:pic>
              </a:graphicData>
            </a:graphic>
          </wp:inline>
        </w:drawing>
      </w:r>
    </w:p>
    <w:p w14:paraId="191E850C" w14:textId="101ADCE4" w:rsidR="00DD552E" w:rsidRPr="00DD552E" w:rsidRDefault="00DD552E" w:rsidP="00DD552E">
      <w:pPr>
        <w:pStyle w:val="Caption"/>
        <w:jc w:val="center"/>
        <w:rPr>
          <w:rFonts w:ascii="Times New Roman" w:hAnsi="Times New Roman" w:cs="Times New Roman"/>
          <w:b/>
          <w:bCs/>
          <w:i w:val="0"/>
          <w:iCs w:val="0"/>
          <w:color w:val="auto"/>
          <w:sz w:val="32"/>
          <w:szCs w:val="32"/>
        </w:rPr>
      </w:pPr>
      <w:r w:rsidRPr="00DD552E">
        <w:rPr>
          <w:rFonts w:ascii="Times New Roman" w:hAnsi="Times New Roman" w:cs="Times New Roman"/>
          <w:i w:val="0"/>
          <w:iCs w:val="0"/>
          <w:color w:val="auto"/>
          <w:sz w:val="22"/>
          <w:szCs w:val="22"/>
        </w:rPr>
        <w:t>Gambar 1 Tahap proses klasifikasi</w:t>
      </w:r>
    </w:p>
    <w:p w14:paraId="6C151DE5" w14:textId="4882F9E4" w:rsidR="00EA7AF6" w:rsidRDefault="00DB7E8D" w:rsidP="00EC32E5">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Pada metode penelitian yang dilakukan serta yang ditampilkan pada gambar 1</w:t>
      </w:r>
      <w:r w:rsidR="00947F09">
        <w:rPr>
          <w:rFonts w:ascii="Times New Roman" w:hAnsi="Times New Roman" w:cs="Times New Roman"/>
          <w:sz w:val="24"/>
          <w:szCs w:val="24"/>
        </w:rPr>
        <w:t>, ada tahap</w:t>
      </w:r>
      <w:r w:rsidR="00622E8C">
        <w:rPr>
          <w:rFonts w:ascii="Times New Roman" w:hAnsi="Times New Roman" w:cs="Times New Roman"/>
          <w:sz w:val="24"/>
          <w:szCs w:val="24"/>
        </w:rPr>
        <w:t xml:space="preserve"> pengambilan data</w:t>
      </w:r>
      <w:r w:rsidR="00947F09">
        <w:rPr>
          <w:rFonts w:ascii="Times New Roman" w:hAnsi="Times New Roman" w:cs="Times New Roman"/>
          <w:sz w:val="24"/>
          <w:szCs w:val="24"/>
        </w:rPr>
        <w:t xml:space="preserve"> </w:t>
      </w:r>
      <w:r w:rsidR="005155DB">
        <w:rPr>
          <w:rFonts w:ascii="Times New Roman" w:hAnsi="Times New Roman" w:cs="Times New Roman"/>
          <w:sz w:val="24"/>
          <w:szCs w:val="24"/>
        </w:rPr>
        <w:t>hingga tahapan prediksi yaitu menghasilkan tingkat mutu pisang, apakah menghasilkan pisang matang atau pisang busuk</w:t>
      </w:r>
      <w:r w:rsidR="00E626D5">
        <w:rPr>
          <w:rFonts w:ascii="Times New Roman" w:hAnsi="Times New Roman" w:cs="Times New Roman"/>
          <w:sz w:val="24"/>
          <w:szCs w:val="24"/>
        </w:rPr>
        <w:t>.</w:t>
      </w:r>
    </w:p>
    <w:p w14:paraId="3C3F09DF" w14:textId="560CC3C4" w:rsidR="005146FF" w:rsidRDefault="00282740" w:rsidP="002F3B42">
      <w:pPr>
        <w:pStyle w:val="ListParagraph"/>
        <w:numPr>
          <w:ilvl w:val="0"/>
          <w:numId w:val="16"/>
        </w:numPr>
        <w:spacing w:line="276" w:lineRule="auto"/>
        <w:jc w:val="both"/>
        <w:rPr>
          <w:rFonts w:ascii="Times New Roman" w:hAnsi="Times New Roman" w:cs="Times New Roman"/>
          <w:sz w:val="24"/>
          <w:szCs w:val="24"/>
        </w:rPr>
      </w:pPr>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 mengambil data</w:t>
      </w:r>
      <w:r w:rsidR="0064381B" w:rsidRPr="009170AA">
        <w:rPr>
          <w:rFonts w:ascii="Times New Roman" w:hAnsi="Times New Roman" w:cs="Times New Roman"/>
          <w:sz w:val="24"/>
          <w:szCs w:val="24"/>
        </w:rPr>
        <w:t xml:space="preserve"> atau akuisi data</w:t>
      </w:r>
      <w:r w:rsidR="00580B22" w:rsidRPr="009170AA">
        <w:rPr>
          <w:rFonts w:ascii="Times New Roman" w:hAnsi="Times New Roman" w:cs="Times New Roman"/>
          <w:sz w:val="24"/>
          <w:szCs w:val="24"/>
        </w:rPr>
        <w:t xml:space="preserve"> ada dua cara yaitu mengambil </w:t>
      </w:r>
      <w:r w:rsidR="002851C8">
        <w:rPr>
          <w:rFonts w:ascii="Times New Roman" w:hAnsi="Times New Roman" w:cs="Times New Roman"/>
          <w:sz w:val="24"/>
          <w:szCs w:val="24"/>
        </w:rPr>
        <w:t xml:space="preserve">citra gambar atau data gambar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Kaggle</w:t>
      </w:r>
      <w:r w:rsidR="00580B22" w:rsidRPr="009170AA">
        <w:rPr>
          <w:rFonts w:ascii="Times New Roman" w:hAnsi="Times New Roman" w:cs="Times New Roman"/>
          <w:i/>
          <w:iCs/>
          <w:sz w:val="24"/>
          <w:szCs w:val="24"/>
        </w:rPr>
        <w:t xml:space="preserve"> </w:t>
      </w:r>
      <w:r w:rsidR="00580B22" w:rsidRPr="009170AA">
        <w:rPr>
          <w:rFonts w:ascii="Times New Roman" w:hAnsi="Times New Roman" w:cs="Times New Roman"/>
          <w:sz w:val="24"/>
          <w:szCs w:val="24"/>
        </w:rPr>
        <w:t>dan foto</w:t>
      </w:r>
      <w:r w:rsidR="005146FF">
        <w:rPr>
          <w:rFonts w:ascii="Times New Roman" w:hAnsi="Times New Roman" w:cs="Times New Roman"/>
          <w:sz w:val="24"/>
          <w:szCs w:val="24"/>
        </w:rPr>
        <w:t>.</w:t>
      </w:r>
    </w:p>
    <w:p w14:paraId="406148D2" w14:textId="77777777" w:rsidR="00796D54" w:rsidRDefault="005146FF"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BB2E01" w:rsidRPr="009170AA">
        <w:rPr>
          <w:rFonts w:ascii="Times New Roman" w:hAnsi="Times New Roman" w:cs="Times New Roman"/>
          <w:sz w:val="24"/>
          <w:szCs w:val="24"/>
        </w:rPr>
        <w:t>ahap pengelompokkan dat</w:t>
      </w:r>
      <w:r w:rsidR="00A34B45" w:rsidRPr="009170AA">
        <w:rPr>
          <w:rFonts w:ascii="Times New Roman" w:hAnsi="Times New Roman" w:cs="Times New Roman"/>
          <w:sz w:val="24"/>
          <w:szCs w:val="24"/>
        </w:rPr>
        <w:t>a dilakukan pengelompokkan antara pisang busuk dan pisang matang</w:t>
      </w:r>
      <w:r w:rsidR="00796D54">
        <w:rPr>
          <w:rFonts w:ascii="Times New Roman" w:hAnsi="Times New Roman" w:cs="Times New Roman"/>
          <w:sz w:val="24"/>
          <w:szCs w:val="24"/>
        </w:rPr>
        <w:t>.</w:t>
      </w:r>
    </w:p>
    <w:p w14:paraId="4FB06445" w14:textId="77777777" w:rsidR="00B06490" w:rsidRDefault="00796D54"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w:t>
      </w:r>
      <w:r w:rsidR="00472469" w:rsidRPr="009170AA">
        <w:rPr>
          <w:rFonts w:ascii="Times New Roman" w:hAnsi="Times New Roman" w:cs="Times New Roman"/>
          <w:i/>
          <w:iCs/>
          <w:sz w:val="24"/>
          <w:szCs w:val="24"/>
        </w:rPr>
        <w:t xml:space="preserve">split data </w:t>
      </w:r>
      <w:r w:rsidR="00472469" w:rsidRPr="009170AA">
        <w:rPr>
          <w:rFonts w:ascii="Times New Roman" w:hAnsi="Times New Roman" w:cs="Times New Roman"/>
          <w:sz w:val="24"/>
          <w:szCs w:val="24"/>
        </w:rPr>
        <w:t xml:space="preserve"> atau pembagian data dilakukan sebelum dilakukan </w:t>
      </w:r>
      <w:r w:rsidR="00472469" w:rsidRPr="009170AA">
        <w:rPr>
          <w:rFonts w:ascii="Times New Roman" w:hAnsi="Times New Roman" w:cs="Times New Roman"/>
          <w:i/>
          <w:iCs/>
          <w:sz w:val="24"/>
          <w:szCs w:val="24"/>
        </w:rPr>
        <w:t>train</w:t>
      </w:r>
      <w:r w:rsidR="00472469" w:rsidRPr="009170AA">
        <w:rPr>
          <w:rFonts w:ascii="Times New Roman" w:hAnsi="Times New Roman" w:cs="Times New Roman"/>
          <w:sz w:val="24"/>
          <w:szCs w:val="24"/>
        </w:rPr>
        <w:t xml:space="preserve"> dengan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6EAA6682" w:rsidR="00FB4C69" w:rsidRDefault="00B06490"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model </w:t>
      </w:r>
      <w:r w:rsidR="00472469" w:rsidRPr="009170AA">
        <w:rPr>
          <w:rFonts w:ascii="Times New Roman" w:hAnsi="Times New Roman" w:cs="Times New Roman"/>
          <w:i/>
          <w:iCs/>
          <w:sz w:val="24"/>
          <w:szCs w:val="24"/>
        </w:rPr>
        <w:t>Convolutional Neural Network</w:t>
      </w:r>
      <w:r w:rsidR="00472469" w:rsidRPr="009170AA">
        <w:rPr>
          <w:rFonts w:ascii="Times New Roman" w:hAnsi="Times New Roman" w:cs="Times New Roman"/>
          <w:i/>
          <w:iCs/>
          <w:sz w:val="24"/>
          <w:szCs w:val="24"/>
        </w:rPr>
        <w:t xml:space="preserve"> </w:t>
      </w:r>
      <w:r w:rsidR="00472469" w:rsidRPr="009170AA">
        <w:rPr>
          <w:rFonts w:ascii="Times New Roman" w:hAnsi="Times New Roman" w:cs="Times New Roman"/>
          <w:sz w:val="24"/>
          <w:szCs w:val="24"/>
        </w:rPr>
        <w:t>(CNN) adalah tahap melatih algoritma dengan data yang sudah dikumpulkan pada tahap sebelumnya</w:t>
      </w:r>
      <w:r w:rsidR="00FB4C69">
        <w:rPr>
          <w:rFonts w:ascii="Times New Roman" w:hAnsi="Times New Roman" w:cs="Times New Roman"/>
          <w:sz w:val="24"/>
          <w:szCs w:val="24"/>
        </w:rPr>
        <w:t>.</w:t>
      </w:r>
    </w:p>
    <w:p w14:paraId="03638D75" w14:textId="0593AEE5" w:rsidR="00DD552E" w:rsidRPr="009170AA" w:rsidRDefault="00FB4C69" w:rsidP="002F3B42">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klasifikasi dilakukan setelah tahap latih algoritma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r w:rsidR="00817AA0" w:rsidRPr="009170AA">
        <w:rPr>
          <w:rFonts w:ascii="Times New Roman" w:hAnsi="Times New Roman" w:cs="Times New Roman"/>
          <w:sz w:val="24"/>
          <w:szCs w:val="24"/>
        </w:rPr>
        <w:t xml:space="preserve">sehingga dapat melakukan </w:t>
      </w:r>
      <w:r w:rsidR="007473DA" w:rsidRPr="009170AA">
        <w:rPr>
          <w:rFonts w:ascii="Times New Roman" w:hAnsi="Times New Roman" w:cs="Times New Roman"/>
          <w:sz w:val="24"/>
          <w:szCs w:val="24"/>
        </w:rPr>
        <w:t>klasifikasi pisang berdasarkan gambar warna kulit</w:t>
      </w:r>
      <w:r w:rsidR="007868A6" w:rsidRPr="009170AA">
        <w:rPr>
          <w:rFonts w:ascii="Times New Roman" w:hAnsi="Times New Roman" w:cs="Times New Roman"/>
          <w:sz w:val="24"/>
          <w:szCs w:val="24"/>
        </w:rPr>
        <w:t>.</w:t>
      </w:r>
    </w:p>
    <w:p w14:paraId="469ED612" w14:textId="77777777" w:rsidR="00DD552E" w:rsidRPr="005E690E" w:rsidRDefault="00DD552E" w:rsidP="00EA7AF6">
      <w:pPr>
        <w:jc w:val="both"/>
        <w:rPr>
          <w:rFonts w:ascii="Times New Roman" w:hAnsi="Times New Roman" w:cs="Times New Roman"/>
          <w:b/>
          <w:bCs/>
          <w:sz w:val="24"/>
          <w:szCs w:val="24"/>
        </w:rPr>
      </w:pPr>
    </w:p>
    <w:p w14:paraId="1BBE5003" w14:textId="49C07C01" w:rsidR="00ED1950" w:rsidRPr="00A35A1D" w:rsidRDefault="001E340A" w:rsidP="006F2E26">
      <w:pPr>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model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pada gambar 1</w:t>
      </w:r>
      <w:r w:rsidR="00965358" w:rsidRPr="00A35A1D">
        <w:rPr>
          <w:rFonts w:ascii="Times New Roman" w:hAnsi="Times New Roman" w:cs="Times New Roman"/>
          <w:i/>
          <w:iCs/>
          <w:sz w:val="24"/>
          <w:szCs w:val="24"/>
        </w:rPr>
        <w:t xml:space="preserve"> </w:t>
      </w:r>
      <w:r w:rsidR="00965358" w:rsidRPr="00A35A1D">
        <w:rPr>
          <w:rFonts w:ascii="Times New Roman" w:hAnsi="Times New Roman" w:cs="Times New Roman"/>
          <w:sz w:val="24"/>
          <w:szCs w:val="24"/>
        </w:rPr>
        <w:t xml:space="preserve">dapat </w:t>
      </w:r>
      <w:r>
        <w:rPr>
          <w:rFonts w:ascii="Times New Roman" w:hAnsi="Times New Roman" w:cs="Times New Roman"/>
          <w:sz w:val="24"/>
          <w:szCs w:val="24"/>
        </w:rPr>
        <w:t xml:space="preserve"> lebih  detail </w:t>
      </w:r>
      <w:r w:rsidR="00965358" w:rsidRPr="00A35A1D">
        <w:rPr>
          <w:rFonts w:ascii="Times New Roman" w:hAnsi="Times New Roman" w:cs="Times New Roman"/>
          <w:sz w:val="24"/>
          <w:szCs w:val="24"/>
        </w:rPr>
        <w:t xml:space="preserve">pada gambar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p>
    <w:p w14:paraId="5CDEE0C7" w14:textId="6D620DA1" w:rsidR="00ED1950" w:rsidRPr="00A35A1D" w:rsidRDefault="00ED1950" w:rsidP="0086585A">
      <w:pPr>
        <w:jc w:val="both"/>
        <w:rPr>
          <w:rFonts w:ascii="Times New Roman" w:hAnsi="Times New Roman" w:cs="Times New Roman"/>
          <w:sz w:val="24"/>
          <w:szCs w:val="24"/>
        </w:rPr>
      </w:pPr>
    </w:p>
    <w:p w14:paraId="65B1C36F" w14:textId="5CA8E13B" w:rsidR="00ED1950" w:rsidRPr="00A35A1D" w:rsidRDefault="004C1BFC" w:rsidP="00CD3C08">
      <w:pPr>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22ACA55A" wp14:editId="0E382D7A">
                <wp:simplePos x="0" y="0"/>
                <wp:positionH relativeFrom="margin">
                  <wp:posOffset>127501</wp:posOffset>
                </wp:positionH>
                <wp:positionV relativeFrom="paragraph">
                  <wp:posOffset>35651</wp:posOffset>
                </wp:positionV>
                <wp:extent cx="4855616" cy="1567180"/>
                <wp:effectExtent l="0" t="0" r="21590" b="13970"/>
                <wp:wrapNone/>
                <wp:docPr id="96" name="Group 96"/>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97" name="Group 97"/>
                        <wpg:cNvGrpSpPr/>
                        <wpg:grpSpPr>
                          <a:xfrm>
                            <a:off x="47736" y="137464"/>
                            <a:ext cx="4053416" cy="702392"/>
                            <a:chOff x="47736" y="137464"/>
                            <a:chExt cx="4053416" cy="702392"/>
                          </a:xfrm>
                        </wpg:grpSpPr>
                        <wpg:grpSp>
                          <wpg:cNvPr id="98" name="Group 98"/>
                          <wpg:cNvGrpSpPr/>
                          <wpg:grpSpPr>
                            <a:xfrm>
                              <a:off x="47736" y="137464"/>
                              <a:ext cx="1017348" cy="613812"/>
                              <a:chOff x="47736" y="137464"/>
                              <a:chExt cx="1017348" cy="613812"/>
                            </a:xfrm>
                          </wpg:grpSpPr>
                          <wpg:grpSp>
                            <wpg:cNvPr id="99" name="Group 99"/>
                            <wpg:cNvGrpSpPr/>
                            <wpg:grpSpPr>
                              <a:xfrm>
                                <a:off x="47736" y="137464"/>
                                <a:ext cx="831983" cy="613812"/>
                                <a:chOff x="566382" y="0"/>
                                <a:chExt cx="832513" cy="614149"/>
                              </a:xfrm>
                            </wpg:grpSpPr>
                            <wps:wsp>
                              <wps:cNvPr id="100" name="Rectangle 100"/>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Straight Arrow Connector 104"/>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5" name="Group 105"/>
                          <wpg:cNvGrpSpPr/>
                          <wpg:grpSpPr>
                            <a:xfrm>
                              <a:off x="1064525" y="272956"/>
                              <a:ext cx="798394" cy="262551"/>
                              <a:chOff x="0" y="0"/>
                              <a:chExt cx="798394" cy="262551"/>
                            </a:xfrm>
                          </wpg:grpSpPr>
                          <wps:wsp>
                            <wps:cNvPr id="106" name="Rectangle 106"/>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1856095" y="156950"/>
                              <a:ext cx="1207827" cy="682906"/>
                              <a:chOff x="0" y="0"/>
                              <a:chExt cx="1207827" cy="682906"/>
                            </a:xfrm>
                          </wpg:grpSpPr>
                          <wpg:grpSp>
                            <wpg:cNvPr id="109" name="Group 109"/>
                            <wpg:cNvGrpSpPr/>
                            <wpg:grpSpPr>
                              <a:xfrm>
                                <a:off x="0" y="0"/>
                                <a:ext cx="1053296" cy="682906"/>
                                <a:chOff x="0" y="0"/>
                                <a:chExt cx="943336" cy="520861"/>
                              </a:xfrm>
                            </wpg:grpSpPr>
                            <wps:wsp>
                              <wps:cNvPr id="110" name="Rectangle 11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Cube 11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 name="Straight Arrow Connector 113"/>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4" name="Group 114"/>
                          <wpg:cNvGrpSpPr/>
                          <wpg:grpSpPr>
                            <a:xfrm>
                              <a:off x="3070746" y="272956"/>
                              <a:ext cx="1030406" cy="307818"/>
                              <a:chOff x="0" y="156950"/>
                              <a:chExt cx="1030406" cy="307818"/>
                            </a:xfrm>
                          </wpg:grpSpPr>
                          <wps:wsp>
                            <wps:cNvPr id="115" name="Rectangle 115"/>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4" name="Straight Arrow Connector 12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BB1ECD6" w14:textId="77777777" w:rsidR="00ED1950" w:rsidRDefault="00ED1950" w:rsidP="00ED1950">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56" name="Group 156"/>
                        <wpg:cNvGrpSpPr/>
                        <wpg:grpSpPr>
                          <a:xfrm>
                            <a:off x="1680001" y="905054"/>
                            <a:ext cx="3276467" cy="836068"/>
                            <a:chOff x="-637749" y="-1742896"/>
                            <a:chExt cx="3276467" cy="836068"/>
                          </a:xfrm>
                        </wpg:grpSpPr>
                        <wps:wsp>
                          <wps:cNvPr id="158" name="Rectangle 158"/>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3D7B778" w14:textId="77777777" w:rsidR="00ED1950" w:rsidRDefault="00ED1950" w:rsidP="00ED1950">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728161" y="-1493434"/>
                              <a:ext cx="1105129" cy="307975"/>
                              <a:chOff x="-205289" y="-2083984"/>
                              <a:chExt cx="1105129" cy="307975"/>
                            </a:xfrm>
                          </wpg:grpSpPr>
                          <wps:wsp>
                            <wps:cNvPr id="161" name="Rectangle 161"/>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63" name="Group 163"/>
                          <wpg:cNvGrpSpPr/>
                          <wpg:grpSpPr>
                            <a:xfrm>
                              <a:off x="-637749" y="-1742896"/>
                              <a:ext cx="1365001" cy="836068"/>
                              <a:chOff x="-637749" y="-2130246"/>
                              <a:chExt cx="1365001" cy="836068"/>
                            </a:xfrm>
                          </wpg:grpSpPr>
                          <wps:wsp>
                            <wps:cNvPr id="164" name="Rectangle 164"/>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45DB28D" w14:textId="1C9B557E" w:rsidR="00ED1950" w:rsidRPr="00ED1950" w:rsidRDefault="00ED1950" w:rsidP="00ED1950">
                                  <w:pPr>
                                    <w:spacing w:line="240" w:lineRule="auto"/>
                                    <w:jc w:val="center"/>
                                    <w:rPr>
                                      <w:sz w:val="16"/>
                                      <w:szCs w:val="16"/>
                                    </w:rPr>
                                  </w:pPr>
                                  <w:r w:rsidRPr="00ED1950">
                                    <w:rPr>
                                      <w:i/>
                                      <w:iCs/>
                                      <w:sz w:val="16"/>
                                      <w:szCs w:val="16"/>
                                    </w:rPr>
                                    <w:t>Fresh</w:t>
                                  </w:r>
                                  <w:r>
                                    <w:rPr>
                                      <w:sz w:val="16"/>
                                      <w:szCs w:val="16"/>
                                    </w:rPr>
                                    <w:t>(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6" name="Right Brace 166"/>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2ACA55A" id="Group 96" o:spid="_x0000_s1026" style="position:absolute;left:0;text-align:left;margin-left:10.05pt;margin-top:2.8pt;width:382.35pt;height:123.4pt;z-index:251675648;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">
                <v:group id="Group 97"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99"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100"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" fillcolor="white [3201]" strokecolor="#00b0f0" strokeweight=".25pt"/>
                      <v:shapetype id="_x0000_t202" coordsize="21600,21600" o:spt="202" path="m,l,21600r21600,l21600,xe">
                        <v:stroke joinstyle="miter"/>
                        <v:path gradientshapeok="t" o:connecttype="rect"/>
                      </v:shapetype>
                      <v:shape id="Text Box 103"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36BC8917" w14:textId="5193E32C" w:rsidR="00ED1950" w:rsidRPr="00531125" w:rsidRDefault="004C1BFC" w:rsidP="00ED1950">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04"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" strokecolor="black [3200]" strokeweight=".25pt">
                      <v:stroke endarrow="block" joinstyle="miter"/>
                    </v:shape>
                  </v:group>
                  <v:group id="Group 105"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Rectangle 106"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" fillcolor="white [3201]" strokecolor="#00b0f0" strokeweight=".25pt">
                      <v:textbo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v:textbox>
                    </v:rect>
                    <v:shape id="Straight Arrow Connector 107"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" strokecolor="black [3200]" strokeweight=".25pt">
                      <v:stroke endarrow="block" joinstyle="miter"/>
                    </v:shape>
                  </v:group>
                  <v:group id="Group 108"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1"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" adj="11242" fillcolor="white [3201]" strokecolor="black [3200]" strokeweight=".25pt"/>
                      <v:rect id="Rectangle 112"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" fillcolor="white [3201]" strokecolor="black [3213]" strokeweight=".25pt">
                        <v:textbo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v:textbox>
                      </v:rect>
                    </v:group>
                    <v:shape id="Straight Arrow Connector 113"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" strokecolor="black [3200]" strokeweight=".25pt">
                      <v:stroke endarrow="block" joinstyle="miter"/>
                    </v:shape>
                  </v:group>
                  <v:group id="Group 11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15"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" fillcolor="white [3201]" strokecolor="#00b0f0" strokeweight=".25pt">
                      <v:textbo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v:textbox>
                    </v:rect>
                    <v:shape id="Straight Arrow Connector 120"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group>
                </v:group>
                <v:shape id="Straight Arrow Connector 12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" strokecolor="black [3200]" strokeweight=".25pt">
                  <v:stroke endarrow="block" joinstyle="miter"/>
                </v:shape>
                <v:rect id="Rectangle 154"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" fillcolor="white [3201]" strokecolor="#00b0f0" strokeweight=".25pt">
                  <v:textbox>
                    <w:txbxContent>
                      <w:p w14:paraId="6BB1ECD6" w14:textId="77777777" w:rsidR="00ED1950" w:rsidRDefault="00ED1950" w:rsidP="00ED1950">
                        <w:pPr>
                          <w:spacing w:line="240" w:lineRule="auto"/>
                          <w:jc w:val="center"/>
                          <w:rPr>
                            <w:sz w:val="16"/>
                            <w:szCs w:val="16"/>
                          </w:rPr>
                        </w:pPr>
                        <w:r>
                          <w:rPr>
                            <w:sz w:val="16"/>
                            <w:szCs w:val="16"/>
                          </w:rPr>
                          <w:t>Flatten</w:t>
                        </w:r>
                      </w:p>
                    </w:txbxContent>
                  </v:textbox>
                </v:rect>
                <v:group id="Group 15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angle 158"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" fillcolor="white [3201]" strokecolor="#00b0f0" strokeweight=".25pt">
                    <v:textbox>
                      <w:txbxContent>
                        <w:p w14:paraId="23D7B778" w14:textId="77777777" w:rsidR="00ED1950" w:rsidRDefault="00ED1950" w:rsidP="00ED1950">
                          <w:pPr>
                            <w:spacing w:line="240" w:lineRule="auto"/>
                            <w:jc w:val="center"/>
                            <w:rPr>
                              <w:sz w:val="16"/>
                              <w:szCs w:val="16"/>
                            </w:rPr>
                          </w:pPr>
                          <w:r>
                            <w:rPr>
                              <w:sz w:val="16"/>
                              <w:szCs w:val="16"/>
                            </w:rPr>
                            <w:t>Fully Conected</w:t>
                          </w:r>
                        </w:p>
                      </w:txbxContent>
                    </v:textbox>
                  </v:rect>
                  <v:group id="Group 160"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61"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" fillcolor="white [3201]" strokecolor="#00b0f0" strokeweight=".25pt">
                      <v:textbo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v:textbox>
                    </v:rect>
                    <v:shape id="Straight Arrow Connector 162"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" strokecolor="black [3200]" strokeweight=".25pt">
                      <v:stroke endarrow="block" joinstyle="miter"/>
                    </v:shape>
                  </v:group>
                  <v:group id="Group 163"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164"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" fillcolor="white [3201]" strokecolor="#00b0f0" strokeweight=".25pt">
                      <v:textbox>
                        <w:txbxContent>
                          <w:p w14:paraId="745DB28D" w14:textId="1C9B557E" w:rsidR="00ED1950" w:rsidRPr="00ED1950" w:rsidRDefault="00ED1950" w:rsidP="00ED1950">
                            <w:pPr>
                              <w:spacing w:line="240" w:lineRule="auto"/>
                              <w:jc w:val="center"/>
                              <w:rPr>
                                <w:sz w:val="16"/>
                                <w:szCs w:val="16"/>
                              </w:rPr>
                            </w:pPr>
                            <w:r w:rsidRPr="00ED1950">
                              <w:rPr>
                                <w:i/>
                                <w:iCs/>
                                <w:sz w:val="16"/>
                                <w:szCs w:val="16"/>
                              </w:rPr>
                              <w:t>Fresh</w:t>
                            </w:r>
                            <w:r>
                              <w:rPr>
                                <w:sz w:val="16"/>
                                <w:szCs w:val="16"/>
                              </w:rPr>
                              <w:t>(Matang)</w:t>
                            </w:r>
                          </w:p>
                        </w:txbxContent>
                      </v:textbox>
                    </v:rect>
                    <v:rect id="Rectangle 165"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" fillcolor="white [3201]" strokecolor="#00b0f0" strokeweight=".25pt">
                      <v:textbo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" adj="2009" strokecolor="black [3200]" strokeweight=".25pt">
                      <v:stroke joinstyle="miter"/>
                    </v:shape>
                  </v:group>
                </v:group>
                <w10:wrap anchorx="margin"/>
              </v:group>
            </w:pict>
          </mc:Fallback>
        </mc:AlternateContent>
      </w:r>
      <w:r w:rsidRPr="00A35A1D">
        <w:rPr>
          <w:rFonts w:ascii="Times New Roman" w:hAnsi="Times New Roman" w:cs="Times New Roman"/>
          <w:noProof/>
        </w:rPr>
        <w:drawing>
          <wp:anchor distT="0" distB="0" distL="114300" distR="114300" simplePos="0" relativeHeight="251679744" behindDoc="0" locked="0" layoutInCell="1" allowOverlap="1" wp14:anchorId="6B27788A" wp14:editId="55D585A6">
            <wp:simplePos x="0" y="0"/>
            <wp:positionH relativeFrom="column">
              <wp:posOffset>423092</wp:posOffset>
            </wp:positionH>
            <wp:positionV relativeFrom="paragraph">
              <wp:posOffset>31451</wp:posOffset>
            </wp:positionV>
            <wp:extent cx="277495" cy="370205"/>
            <wp:effectExtent l="0" t="0" r="8255" b="0"/>
            <wp:wrapTopAndBottom/>
            <wp:docPr id="173" name="Picture 173"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49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40C0F" w14:textId="421B9FB0" w:rsidR="00ED1950" w:rsidRPr="00A35A1D" w:rsidRDefault="00676018"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B884D25" wp14:editId="3642EF5E">
                <wp:simplePos x="0" y="0"/>
                <wp:positionH relativeFrom="column">
                  <wp:posOffset>2576600</wp:posOffset>
                </wp:positionH>
                <wp:positionV relativeFrom="paragraph">
                  <wp:posOffset>207010</wp:posOffset>
                </wp:positionV>
                <wp:extent cx="293370" cy="0"/>
                <wp:effectExtent l="38100" t="76200" r="0" b="95250"/>
                <wp:wrapNone/>
                <wp:docPr id="172" name="Straight Arrow Connector 172"/>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A7DCE" id="Straight Arrow Connector 172" o:spid="_x0000_s1026" type="#_x0000_t32" style="position:absolute;margin-left:202.9pt;margin-top:16.3pt;width:23.1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" strokecolor="black [3200]" strokeweight=".5pt">
                <v:stroke endarrow="block" joinstyle="miter"/>
              </v:shape>
            </w:pict>
          </mc:Fallback>
        </mc:AlternateContent>
      </w:r>
    </w:p>
    <w:p w14:paraId="31C1C2D5" w14:textId="66B03487" w:rsidR="00ED1950" w:rsidRPr="00A35A1D" w:rsidRDefault="00ED1950" w:rsidP="00CD3C08">
      <w:pPr>
        <w:ind w:left="426"/>
        <w:jc w:val="both"/>
        <w:rPr>
          <w:rFonts w:ascii="Times New Roman" w:hAnsi="Times New Roman" w:cs="Times New Roman"/>
          <w:sz w:val="24"/>
          <w:szCs w:val="24"/>
        </w:rPr>
      </w:pPr>
    </w:p>
    <w:p w14:paraId="7A9EBCC3" w14:textId="33C6435E" w:rsidR="00ED1950" w:rsidRPr="00A35A1D" w:rsidRDefault="0037412C"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00F4BA4" wp14:editId="69E6EAF1">
                <wp:simplePos x="0" y="0"/>
                <wp:positionH relativeFrom="column">
                  <wp:posOffset>2614800</wp:posOffset>
                </wp:positionH>
                <wp:positionV relativeFrom="paragraph">
                  <wp:posOffset>171351</wp:posOffset>
                </wp:positionV>
                <wp:extent cx="255624" cy="0"/>
                <wp:effectExtent l="38100" t="76200" r="0" b="95250"/>
                <wp:wrapNone/>
                <wp:docPr id="170" name="Straight Arrow Connector 170"/>
                <wp:cNvGraphicFramePr/>
                <a:graphic xmlns:a="http://schemas.openxmlformats.org/drawingml/2006/main">
                  <a:graphicData uri="http://schemas.microsoft.com/office/word/2010/wordprocessingShape">
                    <wps:wsp>
                      <wps:cNvCnPr/>
                      <wps:spPr>
                        <a:xfrm flipH="1">
                          <a:off x="0" y="0"/>
                          <a:ext cx="2556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6C224" id="Straight Arrow Connector 170" o:spid="_x0000_s1026" type="#_x0000_t32" style="position:absolute;margin-left:205.9pt;margin-top:13.5pt;width:20.1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" strokecolor="black [3200]" strokeweight=".5pt">
                <v:stroke endarrow="block" joinstyle="miter"/>
              </v:shape>
            </w:pict>
          </mc:Fallback>
        </mc:AlternateContent>
      </w:r>
    </w:p>
    <w:p w14:paraId="596A215C" w14:textId="55BC67B2" w:rsidR="00ED1950" w:rsidRPr="00A35A1D" w:rsidRDefault="00ED1950" w:rsidP="0086585A">
      <w:pPr>
        <w:jc w:val="both"/>
        <w:rPr>
          <w:rFonts w:ascii="Times New Roman" w:hAnsi="Times New Roman" w:cs="Times New Roman"/>
          <w:sz w:val="24"/>
          <w:szCs w:val="24"/>
        </w:rPr>
      </w:pPr>
    </w:p>
    <w:p w14:paraId="0A5CA45D" w14:textId="6B75BC11" w:rsidR="006516A8" w:rsidRDefault="00F508D7" w:rsidP="006516A8">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B46888">
        <w:rPr>
          <w:rFonts w:ascii="Times New Roman" w:hAnsi="Times New Roman" w:cs="Times New Roman"/>
        </w:rPr>
        <w:t>2</w:t>
      </w:r>
      <w:r w:rsidRPr="00A35A1D">
        <w:rPr>
          <w:rFonts w:ascii="Times New Roman" w:hAnsi="Times New Roman" w:cs="Times New Roman"/>
        </w:rPr>
        <w:t xml:space="preserve">. </w:t>
      </w:r>
      <w:r w:rsidR="003A3F6F" w:rsidRPr="00A35A1D">
        <w:rPr>
          <w:rFonts w:ascii="Times New Roman" w:hAnsi="Times New Roman" w:cs="Times New Roman"/>
        </w:rPr>
        <w:t>Arsitektur CNN yang digunakan</w:t>
      </w:r>
    </w:p>
    <w:p w14:paraId="1EBCCDE4" w14:textId="77777777" w:rsidR="00B46888" w:rsidRPr="00A35A1D" w:rsidRDefault="00B46888" w:rsidP="006516A8">
      <w:pPr>
        <w:spacing w:line="240" w:lineRule="auto"/>
        <w:ind w:left="426"/>
        <w:jc w:val="center"/>
        <w:rPr>
          <w:rFonts w:ascii="Times New Roman" w:hAnsi="Times New Roman" w:cs="Times New Roman"/>
        </w:rPr>
      </w:pPr>
    </w:p>
    <w:p w14:paraId="3B9C05A0" w14:textId="4A081150" w:rsidR="00FF5F59" w:rsidRDefault="004C1BFC" w:rsidP="00F17EC7">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Berdasarkan gambar </w:t>
      </w:r>
      <w:r w:rsidR="00613F5D">
        <w:rPr>
          <w:rFonts w:ascii="Times New Roman" w:hAnsi="Times New Roman" w:cs="Times New Roman"/>
          <w:sz w:val="24"/>
          <w:szCs w:val="24"/>
        </w:rPr>
        <w:t>2</w:t>
      </w:r>
      <w:r w:rsidRPr="00A35A1D">
        <w:rPr>
          <w:rFonts w:ascii="Times New Roman" w:hAnsi="Times New Roman" w:cs="Times New Roman"/>
          <w:sz w:val="24"/>
          <w:szCs w:val="24"/>
        </w:rPr>
        <w:t xml:space="preserve"> </w:t>
      </w:r>
      <w:r w:rsidR="00B46888">
        <w:rPr>
          <w:rFonts w:ascii="Times New Roman" w:hAnsi="Times New Roman" w:cs="Times New Roman"/>
          <w:sz w:val="24"/>
          <w:szCs w:val="24"/>
        </w:rPr>
        <w:t>proses yaitu</w:t>
      </w:r>
      <w:r w:rsidR="00C04190">
        <w:rPr>
          <w:rFonts w:ascii="Times New Roman" w:hAnsi="Times New Roman" w:cs="Times New Roman"/>
          <w:sz w:val="24"/>
          <w:szCs w:val="24"/>
        </w:rPr>
        <w:t xml:space="preserve"> </w:t>
      </w:r>
      <w:r w:rsidRPr="00A35A1D">
        <w:rPr>
          <w:rFonts w:ascii="Times New Roman" w:hAnsi="Times New Roman" w:cs="Times New Roman"/>
          <w:sz w:val="24"/>
          <w:szCs w:val="24"/>
        </w:rPr>
        <w:t xml:space="preserve"> di input</w:t>
      </w:r>
      <w:r w:rsidR="001020CA">
        <w:rPr>
          <w:rFonts w:ascii="Times New Roman" w:hAnsi="Times New Roman" w:cs="Times New Roman"/>
          <w:sz w:val="24"/>
          <w:szCs w:val="24"/>
        </w:rPr>
        <w:t xml:space="preserve"> gambar sampai dengan</w:t>
      </w:r>
      <w:r w:rsidR="00704FDD">
        <w:rPr>
          <w:rFonts w:ascii="Times New Roman" w:hAnsi="Times New Roman" w:cs="Times New Roman"/>
          <w:sz w:val="24"/>
          <w:szCs w:val="24"/>
        </w:rPr>
        <w:t xml:space="preserve"> klasifikasi</w:t>
      </w:r>
      <w:r w:rsidR="00FF5F59">
        <w:rPr>
          <w:rFonts w:ascii="Times New Roman" w:hAnsi="Times New Roman" w:cs="Times New Roman"/>
          <w:sz w:val="24"/>
          <w:szCs w:val="24"/>
        </w:rPr>
        <w:t xml:space="preserve"> yaitu :</w:t>
      </w:r>
    </w:p>
    <w:p w14:paraId="26FB8A91" w14:textId="51BB2D8D" w:rsidR="00FF5F59" w:rsidRDefault="00FF5F59" w:rsidP="00FF5F59">
      <w:pPr>
        <w:pStyle w:val="ListParagraph"/>
        <w:numPr>
          <w:ilvl w:val="0"/>
          <w:numId w:val="17"/>
        </w:numPr>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r w:rsidRPr="00FF5F59">
        <w:rPr>
          <w:rFonts w:ascii="Times New Roman" w:hAnsi="Times New Roman" w:cs="Times New Roman"/>
          <w:sz w:val="24"/>
          <w:szCs w:val="24"/>
        </w:rPr>
        <w:t xml:space="preserve">menjadi 256x256 agar nilai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berskala [0,255] menjadi [0,1]. Ukuran citra diubah menjadi 256x256 piksel hal ini digunakan agar data inputan memiliki ukuran seragam</w:t>
      </w:r>
    </w:p>
    <w:p w14:paraId="0FDE8CBA" w14:textId="7E442F7A" w:rsidR="00961948" w:rsidRDefault="00961948" w:rsidP="00961948">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adalah lapisan setelah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ini citra gambar yang dimasukkan dilakukan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didalamnya terdapat operasi matriks atau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setiap warna gambar dilakukan deteksi tep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14D1634" w:rsidR="000136B3" w:rsidRDefault="000136B3" w:rsidP="000136B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r w:rsidRPr="00A35A1D">
        <w:rPr>
          <w:rFonts w:ascii="Times New Roman" w:hAnsi="Times New Roman" w:cs="Times New Roman"/>
          <w:sz w:val="24"/>
          <w:szCs w:val="24"/>
        </w:rPr>
        <w:t xml:space="preserve">layer teknik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metode ini laposan gambar dari hasil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dilakukan </w:t>
      </w:r>
      <w:r w:rsidRPr="001D4ED6">
        <w:rPr>
          <w:rFonts w:ascii="Times New Roman" w:hAnsi="Times New Roman" w:cs="Times New Roman"/>
          <w:i/>
          <w:iCs/>
          <w:sz w:val="24"/>
          <w:szCs w:val="24"/>
        </w:rPr>
        <w:t>downsampling</w:t>
      </w:r>
      <w:r w:rsidRPr="001D4ED6">
        <w:rPr>
          <w:rFonts w:ascii="Times New Roman" w:hAnsi="Times New Roman" w:cs="Times New Roman"/>
          <w:i/>
          <w:iCs/>
          <w:sz w:val="24"/>
          <w:szCs w:val="24"/>
        </w:rPr>
        <w:t xml:space="preserve"> </w:t>
      </w:r>
      <w:r w:rsidRPr="001D4ED6">
        <w:rPr>
          <w:rFonts w:ascii="Times New Roman" w:hAnsi="Times New Roman" w:cs="Times New Roman"/>
          <w:i/>
          <w:iCs/>
          <w:sz w:val="24"/>
          <w:szCs w:val="24"/>
        </w:rPr>
        <w:t xml:space="preserve"> </w:t>
      </w:r>
      <w:r w:rsidR="001D4ED6">
        <w:rPr>
          <w:rFonts w:ascii="Times New Roman" w:hAnsi="Times New Roman" w:cs="Times New Roman"/>
          <w:sz w:val="24"/>
          <w:szCs w:val="24"/>
        </w:rPr>
        <w:t xml:space="preserve">teknik </w:t>
      </w:r>
      <w:r w:rsid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 yang digunakan dengan mencari nilai </w:t>
      </w:r>
      <w:r w:rsidR="00D91CEA">
        <w:rPr>
          <w:rFonts w:ascii="Times New Roman" w:hAnsi="Times New Roman" w:cs="Times New Roman"/>
          <w:sz w:val="24"/>
          <w:szCs w:val="24"/>
        </w:rPr>
        <w:t xml:space="preserve">matriks terbesar atau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FF5F59">
      <w:pPr>
        <w:pStyle w:val="ListParagraph"/>
        <w:numPr>
          <w:ilvl w:val="0"/>
          <w:numId w:val="17"/>
        </w:numPr>
        <w:jc w:val="both"/>
        <w:rPr>
          <w:rFonts w:ascii="Times New Roman" w:hAnsi="Times New Roman" w:cs="Times New Roman"/>
          <w:sz w:val="24"/>
          <w:szCs w:val="24"/>
        </w:rPr>
      </w:pPr>
      <w:r w:rsidRPr="00A35A1D">
        <w:rPr>
          <w:rFonts w:ascii="Times New Roman" w:hAnsi="Times New Roman" w:cs="Times New Roman"/>
          <w:i/>
          <w:iCs/>
          <w:sz w:val="24"/>
          <w:szCs w:val="24"/>
        </w:rPr>
        <w:t xml:space="preserve">Flatten layer Flatten </w:t>
      </w:r>
      <w:r w:rsidRPr="00A35A1D">
        <w:rPr>
          <w:rFonts w:ascii="Times New Roman" w:hAnsi="Times New Roman" w:cs="Times New Roman"/>
          <w:sz w:val="24"/>
          <w:szCs w:val="24"/>
        </w:rPr>
        <w:t xml:space="preserve">adalah lapisan untuk mengubah data gambar yang dilatih menjadi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satu) dimens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77777777" w:rsidR="004F1817" w:rsidRPr="00AD099A" w:rsidRDefault="004F1817" w:rsidP="004F1817">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adalah lapisan terakhir didalam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Tumewu, Setiabudi and Sugiarto, 2020). </w:t>
      </w:r>
    </w:p>
    <w:p w14:paraId="1F7D47E1" w14:textId="4649A238" w:rsidR="004F1817" w:rsidRPr="0088447D" w:rsidRDefault="004F1817" w:rsidP="0088447D">
      <w:pPr>
        <w:pStyle w:val="ListParagraph"/>
        <w:numPr>
          <w:ilvl w:val="0"/>
          <w:numId w:val="17"/>
        </w:numPr>
        <w:spacing w:line="276" w:lineRule="auto"/>
        <w:jc w:val="both"/>
        <w:rPr>
          <w:rFonts w:ascii="Times New Roman" w:hAnsi="Times New Roman" w:cs="Times New Roman"/>
          <w:sz w:val="24"/>
          <w:szCs w:val="24"/>
        </w:rPr>
      </w:pPr>
      <w:r w:rsidRPr="00DB1DC6">
        <w:rPr>
          <w:rFonts w:ascii="Times New Roman" w:hAnsi="Times New Roman" w:cs="Times New Roman"/>
          <w:i/>
          <w:iCs/>
          <w:sz w:val="24"/>
          <w:szCs w:val="24"/>
        </w:rPr>
        <w:t xml:space="preserve">Sigmoid </w:t>
      </w:r>
      <w:r>
        <w:rPr>
          <w:rFonts w:ascii="Times New Roman" w:hAnsi="Times New Roman" w:cs="Times New Roman"/>
          <w:sz w:val="24"/>
          <w:szCs w:val="24"/>
        </w:rPr>
        <w:t xml:space="preserve"> pada tahap ini digunakan un</w:t>
      </w:r>
      <w:r w:rsidR="00262890">
        <w:rPr>
          <w:rFonts w:ascii="Times New Roman" w:hAnsi="Times New Roman" w:cs="Times New Roman"/>
          <w:sz w:val="24"/>
          <w:szCs w:val="24"/>
        </w:rPr>
        <w:t>tuk</w:t>
      </w:r>
      <w:r>
        <w:rPr>
          <w:rFonts w:ascii="Times New Roman" w:hAnsi="Times New Roman" w:cs="Times New Roman"/>
          <w:sz w:val="24"/>
          <w:szCs w:val="24"/>
        </w:rPr>
        <w:t xml:space="preserve"> </w:t>
      </w:r>
      <w:r w:rsidRPr="00DB1DC6">
        <w:rPr>
          <w:rFonts w:ascii="Times New Roman" w:hAnsi="Times New Roman" w:cs="Times New Roman"/>
          <w:sz w:val="24"/>
          <w:szCs w:val="24"/>
        </w:rPr>
        <w:t xml:space="preserve"> </w:t>
      </w:r>
      <w:r w:rsidRPr="006818C5">
        <w:rPr>
          <w:rFonts w:ascii="Times New Roman" w:hAnsi="Times New Roman" w:cs="Times New Roman"/>
          <w:i/>
          <w:iCs/>
          <w:sz w:val="24"/>
          <w:szCs w:val="24"/>
        </w:rPr>
        <w:t>binary classification</w:t>
      </w:r>
      <w:r w:rsidRPr="00DB1DC6">
        <w:rPr>
          <w:rFonts w:ascii="Times New Roman" w:hAnsi="Times New Roman" w:cs="Times New Roman"/>
          <w:sz w:val="24"/>
          <w:szCs w:val="24"/>
        </w:rPr>
        <w:t xml:space="preserve"> 2 kelas yang menghasilkan keluaran antara 0 dan 1 (Sarvamangala &amp; Kulkarni, 2022).</w:t>
      </w:r>
    </w:p>
    <w:p w14:paraId="74087C18" w14:textId="7BF20020" w:rsidR="002974FB" w:rsidRDefault="002974FB" w:rsidP="004F1817">
      <w:pPr>
        <w:pStyle w:val="ListParagraph"/>
        <w:ind w:left="1440"/>
        <w:jc w:val="both"/>
        <w:rPr>
          <w:rFonts w:ascii="Times New Roman" w:hAnsi="Times New Roman" w:cs="Times New Roman"/>
          <w:sz w:val="24"/>
          <w:szCs w:val="24"/>
        </w:rPr>
      </w:pPr>
    </w:p>
    <w:p w14:paraId="0DFBC8C2" w14:textId="77777777" w:rsidR="00B75E3C" w:rsidRPr="00FF5F59" w:rsidRDefault="00B75E3C" w:rsidP="004F1817">
      <w:pPr>
        <w:pStyle w:val="ListParagraph"/>
        <w:ind w:left="1440"/>
        <w:jc w:val="both"/>
        <w:rPr>
          <w:rFonts w:ascii="Times New Roman" w:hAnsi="Times New Roman" w:cs="Times New Roman"/>
          <w:sz w:val="24"/>
          <w:szCs w:val="24"/>
        </w:rPr>
      </w:pPr>
    </w:p>
    <w:p w14:paraId="4B996655" w14:textId="0D4E1AB2" w:rsidR="006F2E26" w:rsidRPr="00CE0DAE" w:rsidRDefault="006221A8" w:rsidP="00CE0DAE">
      <w:pPr>
        <w:ind w:left="426" w:firstLine="294"/>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Untuk melihat </w:t>
      </w:r>
      <w:r w:rsidR="009E1FB5">
        <w:rPr>
          <w:rFonts w:ascii="Times New Roman" w:hAnsi="Times New Roman" w:cs="Times New Roman"/>
          <w:sz w:val="24"/>
          <w:szCs w:val="24"/>
        </w:rPr>
        <w:t xml:space="preserve">contoh </w:t>
      </w:r>
      <w:r w:rsidR="00CF38EC" w:rsidRPr="00A35A1D">
        <w:rPr>
          <w:rFonts w:ascii="Times New Roman" w:hAnsi="Times New Roman" w:cs="Times New Roman"/>
          <w:sz w:val="24"/>
          <w:szCs w:val="24"/>
        </w:rPr>
        <w:t>kalkulasi</w:t>
      </w:r>
      <w:r w:rsidRPr="00A35A1D">
        <w:rPr>
          <w:rFonts w:ascii="Times New Roman" w:hAnsi="Times New Roman" w:cs="Times New Roman"/>
          <w:sz w:val="24"/>
          <w:szCs w:val="24"/>
        </w:rPr>
        <w:t xml:space="preserve"> yang ada di </w:t>
      </w:r>
      <w:r w:rsidRPr="00A35A1D">
        <w:rPr>
          <w:rFonts w:ascii="Times New Roman" w:hAnsi="Times New Roman" w:cs="Times New Roman"/>
          <w:i/>
          <w:iCs/>
          <w:sz w:val="24"/>
          <w:szCs w:val="24"/>
        </w:rPr>
        <w:t xml:space="preserve">convolutional neural networks </w:t>
      </w:r>
      <w:r w:rsidRPr="00A35A1D">
        <w:rPr>
          <w:rFonts w:ascii="Times New Roman" w:hAnsi="Times New Roman" w:cs="Times New Roman"/>
          <w:sz w:val="24"/>
          <w:szCs w:val="24"/>
        </w:rPr>
        <w:t xml:space="preserve">dapat dilihat pada gambar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5</w:t>
      </w:r>
    </w:p>
    <w:p w14:paraId="686726D2" w14:textId="5D386846" w:rsidR="006F2E26" w:rsidRPr="00A35A1D" w:rsidRDefault="00931115"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2816" behindDoc="0" locked="0" layoutInCell="1" allowOverlap="1" wp14:anchorId="2A6A3296" wp14:editId="55C4BD23">
            <wp:simplePos x="0" y="0"/>
            <wp:positionH relativeFrom="column">
              <wp:posOffset>236220</wp:posOffset>
            </wp:positionH>
            <wp:positionV relativeFrom="paragraph">
              <wp:posOffset>120015</wp:posOffset>
            </wp:positionV>
            <wp:extent cx="2127250" cy="1424305"/>
            <wp:effectExtent l="0" t="0" r="6350" b="4445"/>
            <wp:wrapSquare wrapText="bothSides"/>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p w14:paraId="0C95734C" w14:textId="1C5EEBAD" w:rsidR="006F2E26" w:rsidRPr="00A35A1D" w:rsidRDefault="003D6BB8" w:rsidP="006F2E26">
      <w:pPr>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1792" behindDoc="0" locked="0" layoutInCell="1" allowOverlap="1" wp14:anchorId="7D2271B4" wp14:editId="3C9A0980">
            <wp:simplePos x="0" y="0"/>
            <wp:positionH relativeFrom="column">
              <wp:posOffset>2859405</wp:posOffset>
            </wp:positionH>
            <wp:positionV relativeFrom="paragraph">
              <wp:posOffset>4445</wp:posOffset>
            </wp:positionV>
            <wp:extent cx="1264920" cy="905510"/>
            <wp:effectExtent l="0" t="0" r="0" b="8890"/>
            <wp:wrapSquare wrapText="bothSides"/>
            <wp:docPr id="10" name="Picture 10"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2">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p w14:paraId="0964D015" w14:textId="03ACBDA6" w:rsidR="006F2E26" w:rsidRPr="00A35A1D" w:rsidRDefault="003D6BB8" w:rsidP="006F2E26">
      <w:pPr>
        <w:ind w:left="360"/>
        <w:jc w:val="both"/>
        <w:rPr>
          <w:rFonts w:ascii="Times New Roman" w:hAnsi="Times New Roman" w:cs="Times New Roman"/>
          <w:sz w:val="24"/>
          <w:szCs w:val="24"/>
        </w:rPr>
      </w:pPr>
      <w:r w:rsidRPr="00A35A1D">
        <w:rPr>
          <w:rFonts w:ascii="Times New Roman" w:hAnsi="Times New Roman" w:cs="Times New Roman"/>
          <w:sz w:val="24"/>
          <w:szCs w:val="24"/>
        </w:rPr>
        <w:t xml:space="preserve">x    </w:t>
      </w:r>
    </w:p>
    <w:p w14:paraId="35136349" w14:textId="58053645" w:rsidR="003D6BB8" w:rsidRPr="00A35A1D" w:rsidRDefault="006F2E26" w:rsidP="00931115">
      <w:pPr>
        <w:jc w:val="both"/>
        <w:rPr>
          <w:rFonts w:ascii="Times New Roman" w:hAnsi="Times New Roman" w:cs="Times New Roman"/>
          <w:sz w:val="24"/>
          <w:szCs w:val="24"/>
        </w:rPr>
      </w:pPr>
      <w:r w:rsidRPr="00A35A1D">
        <w:rPr>
          <w:rFonts w:ascii="Times New Roman" w:hAnsi="Times New Roman" w:cs="Times New Roman"/>
          <w:sz w:val="24"/>
          <w:szCs w:val="24"/>
        </w:rPr>
        <w:br w:type="textWrapping" w:clear="all"/>
        <w:t xml:space="preserve"> </w:t>
      </w:r>
    </w:p>
    <w:p w14:paraId="10008A72" w14:textId="50A911D2" w:rsidR="003D6BB8" w:rsidRPr="00A35A1D" w:rsidRDefault="006F2E26" w:rsidP="00C343C2">
      <w:pPr>
        <w:spacing w:line="240" w:lineRule="auto"/>
        <w:ind w:left="426"/>
        <w:jc w:val="center"/>
        <w:rPr>
          <w:rFonts w:ascii="Times New Roman" w:hAnsi="Times New Roman" w:cs="Times New Roman"/>
          <w:i/>
          <w:iCs/>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p>
    <w:p w14:paraId="23E700C7" w14:textId="649A1B89" w:rsidR="00382823" w:rsidRPr="00A35A1D"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dapat dilihat bahwa ada 2 matriks yang</w:t>
      </w:r>
      <w:r w:rsidR="002A796C"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dimana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menghasilkan hasil matriks 3x3</w:t>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2C8FFEB9" w14:textId="29A4A826" w:rsidR="002A796C" w:rsidRPr="00A35A1D" w:rsidRDefault="002A796C" w:rsidP="003D6BB8">
      <w:pPr>
        <w:spacing w:line="276" w:lineRule="auto"/>
        <w:ind w:left="426"/>
        <w:jc w:val="both"/>
        <w:rPr>
          <w:rFonts w:ascii="Times New Roman" w:hAnsi="Times New Roman" w:cs="Times New Roman"/>
          <w:sz w:val="24"/>
          <w:szCs w:val="24"/>
        </w:rPr>
      </w:pPr>
    </w:p>
    <w:p w14:paraId="4A0D6BBB" w14:textId="4AC3BBC2" w:rsidR="002A796C" w:rsidRPr="00A35A1D" w:rsidRDefault="00C06881"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4864" behindDoc="0" locked="0" layoutInCell="1" allowOverlap="1" wp14:anchorId="63B552D4" wp14:editId="3644769E">
            <wp:simplePos x="0" y="0"/>
            <wp:positionH relativeFrom="column">
              <wp:posOffset>2935605</wp:posOffset>
            </wp:positionH>
            <wp:positionV relativeFrom="paragraph">
              <wp:posOffset>86360</wp:posOffset>
            </wp:positionV>
            <wp:extent cx="1104900" cy="7239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r w:rsidR="002A796C" w:rsidRPr="00A35A1D">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2F49B859" wp14:editId="499D9176">
                <wp:simplePos x="0" y="0"/>
                <wp:positionH relativeFrom="column">
                  <wp:posOffset>1632585</wp:posOffset>
                </wp:positionH>
                <wp:positionV relativeFrom="paragraph">
                  <wp:posOffset>432435</wp:posOffset>
                </wp:positionV>
                <wp:extent cx="1226820" cy="0"/>
                <wp:effectExtent l="0" t="76200" r="11430" b="95250"/>
                <wp:wrapNone/>
                <wp:docPr id="13" name="Straight Arrow Connector 13"/>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5ACB62" id="Straight Arrow Connector 13" o:spid="_x0000_s1026" type="#_x0000_t32" style="position:absolute;margin-left:128.55pt;margin-top:34.05pt;width:96.6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" strokecolor="black [3200]" strokeweight=".5pt">
                <v:stroke endarrow="block" joinstyle="miter"/>
              </v:shape>
            </w:pict>
          </mc:Fallback>
        </mc:AlternateContent>
      </w:r>
      <w:r w:rsidR="002A796C" w:rsidRPr="00A35A1D">
        <w:rPr>
          <w:rFonts w:ascii="Times New Roman" w:hAnsi="Times New Roman" w:cs="Times New Roman"/>
          <w:noProof/>
        </w:rPr>
        <w:drawing>
          <wp:inline distT="0" distB="0" distL="0" distR="0" wp14:anchorId="1637B98A" wp14:editId="3A916A8E">
            <wp:extent cx="1449341" cy="980649"/>
            <wp:effectExtent l="0" t="0" r="0" b="0"/>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4"/>
                    <a:stretch>
                      <a:fillRect/>
                    </a:stretch>
                  </pic:blipFill>
                  <pic:spPr>
                    <a:xfrm>
                      <a:off x="0" y="0"/>
                      <a:ext cx="1455866" cy="985064"/>
                    </a:xfrm>
                    <a:prstGeom prst="rect">
                      <a:avLst/>
                    </a:prstGeom>
                  </pic:spPr>
                </pic:pic>
              </a:graphicData>
            </a:graphic>
          </wp:inline>
        </w:drawing>
      </w:r>
      <w:r w:rsidRPr="00A35A1D">
        <w:rPr>
          <w:rFonts w:ascii="Times New Roman" w:hAnsi="Times New Roman" w:cs="Times New Roman"/>
          <w:noProof/>
        </w:rPr>
        <w:t xml:space="preserve"> </w:t>
      </w:r>
    </w:p>
    <w:p w14:paraId="7515E3E2" w14:textId="56E87C25"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p>
    <w:p w14:paraId="04F710CC" w14:textId="12E4A5C9" w:rsidR="000326A6" w:rsidRPr="00A35A1D" w:rsidRDefault="00962BF5"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dapat dilihat bahwa ada  matriks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matriks yang sebelah kiri, yang menghasilkan </w:t>
      </w:r>
      <w:r w:rsidR="00D133E5" w:rsidRPr="00A35A1D">
        <w:rPr>
          <w:rFonts w:ascii="Times New Roman" w:hAnsi="Times New Roman" w:cs="Times New Roman"/>
          <w:i/>
          <w:iCs/>
          <w:sz w:val="24"/>
          <w:szCs w:val="24"/>
        </w:rPr>
        <w:t xml:space="preserve">pool layer </w:t>
      </w:r>
      <w:r w:rsidR="00D133E5" w:rsidRPr="00A35A1D">
        <w:rPr>
          <w:rFonts w:ascii="Times New Roman" w:hAnsi="Times New Roman" w:cs="Times New Roman"/>
          <w:sz w:val="24"/>
          <w:szCs w:val="24"/>
        </w:rPr>
        <w:t xml:space="preserve"> matriks 2x2.</w:t>
      </w:r>
    </w:p>
    <w:p w14:paraId="6544AB67" w14:textId="31E3A328" w:rsidR="00CF38EC" w:rsidRPr="00A35A1D" w:rsidRDefault="00CF38E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6912" behindDoc="0" locked="0" layoutInCell="1" allowOverlap="1" wp14:anchorId="5D6F6B49" wp14:editId="4F10F15A">
            <wp:simplePos x="0" y="0"/>
            <wp:positionH relativeFrom="column">
              <wp:posOffset>0</wp:posOffset>
            </wp:positionH>
            <wp:positionV relativeFrom="paragraph">
              <wp:posOffset>259080</wp:posOffset>
            </wp:positionV>
            <wp:extent cx="1104900" cy="723900"/>
            <wp:effectExtent l="0" t="0" r="0" b="0"/>
            <wp:wrapSquare wrapText="bothSides"/>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p w14:paraId="5895A754" w14:textId="76367E42"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9984" behindDoc="0" locked="0" layoutInCell="1" allowOverlap="1" wp14:anchorId="0AF82B88" wp14:editId="1BFA5D9D">
            <wp:simplePos x="0" y="0"/>
            <wp:positionH relativeFrom="column">
              <wp:posOffset>2714625</wp:posOffset>
            </wp:positionH>
            <wp:positionV relativeFrom="paragraph">
              <wp:posOffset>236855</wp:posOffset>
            </wp:positionV>
            <wp:extent cx="1266825" cy="332740"/>
            <wp:effectExtent l="0" t="0" r="9525" b="0"/>
            <wp:wrapSquare wrapText="bothSides"/>
            <wp:docPr id="20" name="Picture 2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p w14:paraId="5B9E10EC" w14:textId="2BF87894"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5D5D295" wp14:editId="26FC914C">
                <wp:simplePos x="0" y="0"/>
                <wp:positionH relativeFrom="column">
                  <wp:posOffset>1219200</wp:posOffset>
                </wp:positionH>
                <wp:positionV relativeFrom="paragraph">
                  <wp:posOffset>76200</wp:posOffset>
                </wp:positionV>
                <wp:extent cx="1226820" cy="0"/>
                <wp:effectExtent l="0" t="76200" r="11430" b="95250"/>
                <wp:wrapNone/>
                <wp:docPr id="19" name="Straight Arrow Connector 1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5951C1" id="Straight Arrow Connector 19" o:spid="_x0000_s1026" type="#_x0000_t32" style="position:absolute;margin-left:96pt;margin-top:6pt;width:96.6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" strokecolor="black [3200]" strokeweight=".5pt">
                <v:stroke endarrow="block" joinstyle="miter"/>
              </v:shape>
            </w:pict>
          </mc:Fallback>
        </mc:AlternateContent>
      </w:r>
    </w:p>
    <w:p w14:paraId="6E0268C2" w14:textId="6298957F" w:rsidR="00C271A4" w:rsidRPr="00A35A1D" w:rsidRDefault="00C271A4" w:rsidP="00C271A4">
      <w:pPr>
        <w:jc w:val="both"/>
        <w:rPr>
          <w:rFonts w:ascii="Times New Roman" w:hAnsi="Times New Roman" w:cs="Times New Roman"/>
          <w:sz w:val="24"/>
          <w:szCs w:val="24"/>
        </w:rPr>
      </w:pPr>
    </w:p>
    <w:p w14:paraId="670BE744" w14:textId="127B98F6"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flatten layer</w:t>
      </w:r>
      <w:r w:rsidRPr="00A35A1D">
        <w:rPr>
          <w:rFonts w:ascii="Times New Roman" w:hAnsi="Times New Roman" w:cs="Times New Roman"/>
          <w:i/>
          <w:iCs/>
        </w:rPr>
        <w:t xml:space="preserve"> </w:t>
      </w:r>
    </w:p>
    <w:p w14:paraId="0910C3E4" w14:textId="77777777" w:rsidR="00714AF9" w:rsidRPr="00A35A1D" w:rsidRDefault="00714AF9" w:rsidP="00CF38EC">
      <w:pPr>
        <w:spacing w:line="240" w:lineRule="auto"/>
        <w:ind w:left="426"/>
        <w:jc w:val="center"/>
        <w:rPr>
          <w:rFonts w:ascii="Times New Roman" w:hAnsi="Times New Roman" w:cs="Times New Roman"/>
          <w:i/>
          <w:iCs/>
        </w:rPr>
      </w:pPr>
    </w:p>
    <w:p w14:paraId="0E2D20DB" w14:textId="0069884F" w:rsidR="000326A6" w:rsidRPr="00A35A1D"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Pada gambar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6C12DE" w:rsidRPr="00A35A1D">
        <w:rPr>
          <w:rFonts w:ascii="Times New Roman" w:hAnsi="Times New Roman" w:cs="Times New Roman"/>
          <w:sz w:val="24"/>
          <w:szCs w:val="24"/>
        </w:rPr>
        <w:t>.</w:t>
      </w:r>
    </w:p>
    <w:p w14:paraId="7FFC5948" w14:textId="6406AD79" w:rsidR="00B24D0C" w:rsidRPr="00A35A1D" w:rsidRDefault="00B24D0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1008" behindDoc="0" locked="0" layoutInCell="1" allowOverlap="1" wp14:anchorId="7A3C8EC1" wp14:editId="3EB5CD20">
            <wp:simplePos x="0" y="0"/>
            <wp:positionH relativeFrom="column">
              <wp:posOffset>1221105</wp:posOffset>
            </wp:positionH>
            <wp:positionV relativeFrom="paragraph">
              <wp:posOffset>306705</wp:posOffset>
            </wp:positionV>
            <wp:extent cx="2200275" cy="1000125"/>
            <wp:effectExtent l="0" t="0" r="952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p w14:paraId="76958038" w14:textId="572FE8E6" w:rsidR="00B24D0C" w:rsidRPr="00A35A1D" w:rsidRDefault="00B24D0C" w:rsidP="000326A6">
      <w:pPr>
        <w:spacing w:line="276" w:lineRule="auto"/>
        <w:ind w:left="426"/>
        <w:jc w:val="both"/>
        <w:rPr>
          <w:rFonts w:ascii="Times New Roman" w:hAnsi="Times New Roman" w:cs="Times New Roman"/>
          <w:sz w:val="24"/>
          <w:szCs w:val="24"/>
        </w:rPr>
      </w:pPr>
    </w:p>
    <w:p w14:paraId="7703742A" w14:textId="104818FE" w:rsidR="00C271A4" w:rsidRPr="00A35A1D" w:rsidRDefault="00C271A4" w:rsidP="00C271A4">
      <w:pPr>
        <w:jc w:val="both"/>
        <w:rPr>
          <w:rFonts w:ascii="Times New Roman" w:hAnsi="Times New Roman" w:cs="Times New Roman"/>
          <w:sz w:val="24"/>
          <w:szCs w:val="24"/>
        </w:rPr>
      </w:pPr>
    </w:p>
    <w:p w14:paraId="38F383EB" w14:textId="40680969" w:rsidR="00B24D0C" w:rsidRPr="00A35A1D" w:rsidRDefault="00B24D0C" w:rsidP="00C271A4">
      <w:pPr>
        <w:jc w:val="both"/>
        <w:rPr>
          <w:rFonts w:ascii="Times New Roman" w:hAnsi="Times New Roman" w:cs="Times New Roman"/>
          <w:sz w:val="24"/>
          <w:szCs w:val="24"/>
        </w:rPr>
      </w:pPr>
    </w:p>
    <w:p w14:paraId="65AFF5F3" w14:textId="77777777" w:rsidR="00B24D0C" w:rsidRPr="00A35A1D" w:rsidRDefault="00B24D0C" w:rsidP="00B24D0C">
      <w:pPr>
        <w:spacing w:line="240" w:lineRule="auto"/>
        <w:ind w:left="426"/>
        <w:jc w:val="center"/>
        <w:rPr>
          <w:rFonts w:ascii="Times New Roman" w:hAnsi="Times New Roman" w:cs="Times New Roman"/>
        </w:rPr>
      </w:pPr>
    </w:p>
    <w:p w14:paraId="49548F3D" w14:textId="4E21BE79" w:rsidR="00B24D0C" w:rsidRPr="00A35A1D" w:rsidRDefault="00B24D0C" w:rsidP="00B24D0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Rumus </w:t>
      </w:r>
      <w:r w:rsidRPr="00A35A1D">
        <w:rPr>
          <w:rFonts w:ascii="Times New Roman" w:hAnsi="Times New Roman" w:cs="Times New Roman"/>
          <w:i/>
          <w:iCs/>
        </w:rPr>
        <w:t>Sigmoid</w:t>
      </w:r>
    </w:p>
    <w:p w14:paraId="38E03A76" w14:textId="153BA0B6" w:rsidR="00FB3BAE" w:rsidRPr="00A35A1D"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tahap sigmoid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digunakan untuk menghasilkan angka skor 1 atau 0</w:t>
      </w:r>
      <w:r w:rsidR="00575BE0" w:rsidRPr="00A35A1D">
        <w:rPr>
          <w:rFonts w:ascii="Times New Roman" w:hAnsi="Times New Roman" w:cs="Times New Roman"/>
          <w:sz w:val="24"/>
          <w:szCs w:val="24"/>
        </w:rPr>
        <w:t>.</w:t>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w:t>
      </w:r>
    </w:p>
    <w:p w14:paraId="7CAB5ABA" w14:textId="13167652" w:rsidR="007D2ED8" w:rsidRDefault="000B2B3B" w:rsidP="008F07F7">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penelitian ini proses sistem klasifikasi mutu buah pisang </w:t>
      </w:r>
      <w:r w:rsidR="006F0E08">
        <w:rPr>
          <w:rFonts w:ascii="Times New Roman" w:hAnsi="Times New Roman" w:cs="Times New Roman"/>
          <w:sz w:val="24"/>
          <w:szCs w:val="24"/>
        </w:rPr>
        <w:t>dibangun dengan 2 pengelompokkan, yaitu pisang matang dan pisang busuk</w:t>
      </w:r>
      <w:r w:rsidR="006C6E25">
        <w:rPr>
          <w:rFonts w:ascii="Times New Roman" w:hAnsi="Times New Roman" w:cs="Times New Roman"/>
          <w:sz w:val="24"/>
          <w:szCs w:val="24"/>
        </w:rPr>
        <w:t xml:space="preserve">, pada proses pengujian dilakukan </w:t>
      </w:r>
      <w:r w:rsidR="00F10E4A">
        <w:rPr>
          <w:rFonts w:ascii="Times New Roman" w:hAnsi="Times New Roman" w:cs="Times New Roman"/>
          <w:sz w:val="24"/>
          <w:szCs w:val="24"/>
        </w:rPr>
        <w:t>dengan</w:t>
      </w:r>
      <w:r w:rsidR="00EF1778">
        <w:rPr>
          <w:rFonts w:ascii="Times New Roman" w:hAnsi="Times New Roman" w:cs="Times New Roman"/>
          <w:sz w:val="24"/>
          <w:szCs w:val="24"/>
        </w:rPr>
        <w:t xml:space="preserve"> </w:t>
      </w:r>
      <w:r w:rsidR="00EF1778" w:rsidRPr="00EF1778">
        <w:rPr>
          <w:rFonts w:ascii="Times New Roman" w:hAnsi="Times New Roman" w:cs="Times New Roman"/>
          <w:sz w:val="24"/>
          <w:szCs w:val="24"/>
        </w:rPr>
        <w:t>3048</w:t>
      </w:r>
      <w:r w:rsidR="00EF1778">
        <w:rPr>
          <w:rFonts w:ascii="Times New Roman" w:hAnsi="Times New Roman" w:cs="Times New Roman"/>
          <w:sz w:val="24"/>
          <w:szCs w:val="24"/>
        </w:rPr>
        <w:t xml:space="preserve"> data gambar pisang</w:t>
      </w:r>
      <w:r w:rsidR="007D2ED8">
        <w:rPr>
          <w:rFonts w:ascii="Times New Roman" w:hAnsi="Times New Roman" w:cs="Times New Roman"/>
          <w:sz w:val="24"/>
          <w:szCs w:val="24"/>
        </w:rPr>
        <w:t xml:space="preserve"> yang diuji pada klasifikasi adalah :</w:t>
      </w:r>
    </w:p>
    <w:p w14:paraId="5FC5D50B" w14:textId="7F42E35B"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581 data gambar pisang matang</w:t>
      </w:r>
    </w:p>
    <w:p w14:paraId="44192307" w14:textId="0CD26AF0"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467 data gambar pisang busuk</w:t>
      </w:r>
    </w:p>
    <w:p w14:paraId="2920DD75" w14:textId="4363F0B5" w:rsidR="009A658E" w:rsidRDefault="000453FD" w:rsidP="008F07F7">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tahap pelatihan dengan dilakukan </w:t>
      </w:r>
      <w:r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membagi antara data gambar pisang dan pisang </w:t>
      </w:r>
      <w:r w:rsidR="007D427F">
        <w:rPr>
          <w:rFonts w:ascii="Times New Roman" w:hAnsi="Times New Roman" w:cs="Times New Roman"/>
          <w:sz w:val="24"/>
          <w:szCs w:val="24"/>
        </w:rPr>
        <w:t xml:space="preserve">menjadi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r w:rsidR="00694EFB">
        <w:rPr>
          <w:rFonts w:ascii="Times New Roman" w:hAnsi="Times New Roman" w:cs="Times New Roman"/>
          <w:sz w:val="24"/>
          <w:szCs w:val="24"/>
        </w:rPr>
        <w:t xml:space="preserve">sebanyak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gambar</w:t>
      </w:r>
      <w:r w:rsidR="00EA6169">
        <w:rPr>
          <w:rFonts w:ascii="Times New Roman" w:hAnsi="Times New Roman" w:cs="Times New Roman"/>
          <w:sz w:val="24"/>
          <w:szCs w:val="24"/>
        </w:rPr>
        <w:t xml:space="preserve"> </w:t>
      </w:r>
      <w:r w:rsidR="00694EFB">
        <w:rPr>
          <w:rFonts w:ascii="Times New Roman" w:hAnsi="Times New Roman" w:cs="Times New Roman"/>
          <w:sz w:val="24"/>
          <w:szCs w:val="24"/>
        </w:rPr>
        <w:t xml:space="preserve"> </w:t>
      </w:r>
      <w:r w:rsidR="009A658E">
        <w:rPr>
          <w:rFonts w:ascii="Times New Roman" w:hAnsi="Times New Roman" w:cs="Times New Roman"/>
          <w:sz w:val="24"/>
          <w:szCs w:val="24"/>
        </w:rPr>
        <w:t>sebagai berikut :</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1264 data gambar pisang matang</w:t>
      </w:r>
      <w:r w:rsidR="009A658E" w:rsidRPr="009A658E">
        <w:rPr>
          <w:rFonts w:ascii="Times New Roman" w:hAnsi="Times New Roman" w:cs="Times New Roman"/>
          <w:sz w:val="24"/>
          <w:szCs w:val="24"/>
        </w:rPr>
        <w:t xml:space="preserve">  </w:t>
      </w:r>
    </w:p>
    <w:p w14:paraId="35E10649" w14:textId="2B5430DA" w:rsidR="000A40C9" w:rsidRDefault="000A40C9"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 xml:space="preserve">1264 data gambar pisang </w:t>
      </w:r>
      <w:r>
        <w:rPr>
          <w:rFonts w:ascii="Times New Roman" w:hAnsi="Times New Roman" w:cs="Times New Roman"/>
          <w:sz w:val="24"/>
          <w:szCs w:val="24"/>
        </w:rPr>
        <w:t>busuk</w:t>
      </w:r>
    </w:p>
    <w:p w14:paraId="53DD4CA0" w14:textId="39E3CF7C" w:rsidR="000A40C9" w:rsidRDefault="009038F0" w:rsidP="008F07F7">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pembagian ke data </w:t>
      </w:r>
      <w:r>
        <w:rPr>
          <w:rFonts w:ascii="Times New Roman" w:hAnsi="Times New Roman" w:cs="Times New Roman"/>
          <w:i/>
          <w:iCs/>
          <w:sz w:val="24"/>
          <w:szCs w:val="24"/>
        </w:rPr>
        <w:t xml:space="preserve">validation </w:t>
      </w:r>
      <w:r>
        <w:rPr>
          <w:rFonts w:ascii="Times New Roman" w:hAnsi="Times New Roman" w:cs="Times New Roman"/>
          <w:sz w:val="24"/>
          <w:szCs w:val="24"/>
        </w:rPr>
        <w:t>sebanyak 304 data gambar pisang</w:t>
      </w:r>
      <w:r w:rsidR="00F150F6">
        <w:rPr>
          <w:rFonts w:ascii="Times New Roman" w:hAnsi="Times New Roman" w:cs="Times New Roman"/>
          <w:sz w:val="24"/>
          <w:szCs w:val="24"/>
        </w:rPr>
        <w:t xml:space="preserve"> sebagi berikut :</w:t>
      </w:r>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gambar pisang matang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46</w:t>
      </w:r>
      <w:r>
        <w:rPr>
          <w:rFonts w:ascii="Times New Roman" w:hAnsi="Times New Roman" w:cs="Times New Roman"/>
          <w:sz w:val="24"/>
          <w:szCs w:val="24"/>
        </w:rPr>
        <w:t xml:space="preserve"> </w:t>
      </w:r>
      <w:r w:rsidRPr="009A658E">
        <w:rPr>
          <w:rFonts w:ascii="Times New Roman" w:hAnsi="Times New Roman" w:cs="Times New Roman"/>
          <w:sz w:val="24"/>
          <w:szCs w:val="24"/>
        </w:rPr>
        <w:t xml:space="preserve">data gambar pisang matang  </w:t>
      </w:r>
    </w:p>
    <w:p w14:paraId="1D6762F8" w14:textId="5CFA2D07" w:rsidR="00864714" w:rsidRPr="00A35A1D" w:rsidRDefault="00C304BC" w:rsidP="008F07F7">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Hasil yang telah dilakukan pembagian</w:t>
      </w:r>
      <w:r w:rsidR="000301A8">
        <w:rPr>
          <w:rFonts w:ascii="Times New Roman" w:hAnsi="Times New Roman" w:cs="Times New Roman"/>
          <w:sz w:val="24"/>
          <w:szCs w:val="24"/>
        </w:rPr>
        <w:t xml:space="preserve"> dilakuan </w:t>
      </w:r>
      <w:r w:rsidR="000301A8">
        <w:rPr>
          <w:rFonts w:ascii="Times New Roman" w:hAnsi="Times New Roman" w:cs="Times New Roman"/>
          <w:i/>
          <w:iCs/>
          <w:sz w:val="24"/>
          <w:szCs w:val="24"/>
        </w:rPr>
        <w:t xml:space="preserve">train </w:t>
      </w:r>
      <w:r w:rsidR="000301A8">
        <w:rPr>
          <w:rFonts w:ascii="Times New Roman" w:hAnsi="Times New Roman" w:cs="Times New Roman"/>
          <w:sz w:val="24"/>
          <w:szCs w:val="24"/>
        </w:rPr>
        <w:t xml:space="preserve">model </w:t>
      </w:r>
      <w:r w:rsidR="00BF21E6" w:rsidRPr="00BF21E6">
        <w:rPr>
          <w:rFonts w:ascii="Times New Roman" w:hAnsi="Times New Roman" w:cs="Times New Roman"/>
          <w:sz w:val="24"/>
          <w:szCs w:val="24"/>
        </w:rPr>
        <w:t xml:space="preserve">Convolutional </w:t>
      </w:r>
      <w:r w:rsidR="00BF21E6" w:rsidRPr="000F7769">
        <w:rPr>
          <w:rFonts w:ascii="Times New Roman" w:hAnsi="Times New Roman" w:cs="Times New Roman"/>
          <w:i/>
          <w:iCs/>
          <w:sz w:val="24"/>
          <w:szCs w:val="24"/>
        </w:rPr>
        <w:t>Neural Network</w:t>
      </w:r>
      <w:r w:rsidR="000F7769">
        <w:rPr>
          <w:rFonts w:ascii="Times New Roman" w:hAnsi="Times New Roman" w:cs="Times New Roman"/>
          <w:sz w:val="24"/>
          <w:szCs w:val="24"/>
        </w:rPr>
        <w:t xml:space="preserve"> yang hasilnya dapat terlihat pada gambar</w:t>
      </w:r>
      <w:r w:rsidR="00950FF7">
        <w:rPr>
          <w:rFonts w:ascii="Times New Roman" w:hAnsi="Times New Roman" w:cs="Times New Roman"/>
          <w:sz w:val="24"/>
          <w:szCs w:val="24"/>
        </w:rPr>
        <w:t xml:space="preserve"> 7</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lastRenderedPageBreak/>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53303B81" w14:textId="783859D0" w:rsidR="005D2AE6" w:rsidRPr="00A35A1D" w:rsidRDefault="005D2AE6" w:rsidP="008D31DA">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terlihat bahwa data yang dilatih menggunakan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r w:rsidRPr="00A35A1D">
        <w:rPr>
          <w:rFonts w:ascii="Times New Roman" w:hAnsi="Times New Roman" w:cs="Times New Roman"/>
          <w:sz w:val="24"/>
          <w:szCs w:val="24"/>
        </w:rPr>
        <w:t xml:space="preserve">tidak terjadi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Hal ini terjadi karena data validasi dan data akurasi mengalami peningkatan secara linier dan tidak ada yang berhenti di antarakeduanya, yaitu data akurasi dan data validasi, serta memberikan hasil akurasi yang Good karena</w:t>
      </w:r>
      <w:r w:rsidR="00F02034"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menghasilkan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5922B28A" w14:textId="57589434" w:rsidR="00192332" w:rsidRPr="00A35A1D" w:rsidRDefault="00D94B33"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Hasil data </w:t>
      </w:r>
      <w:r w:rsidRPr="00A35A1D">
        <w:rPr>
          <w:rFonts w:ascii="Times New Roman" w:hAnsi="Times New Roman" w:cs="Times New Roman"/>
          <w:i/>
          <w:iCs/>
          <w:sz w:val="24"/>
          <w:szCs w:val="24"/>
        </w:rPr>
        <w:t xml:space="preserve">loss </w:t>
      </w:r>
      <w:r w:rsidRPr="00A35A1D">
        <w:rPr>
          <w:rFonts w:ascii="Times New Roman" w:hAnsi="Times New Roman" w:cs="Times New Roman"/>
          <w:sz w:val="24"/>
          <w:szCs w:val="24"/>
        </w:rPr>
        <w:t xml:space="preserve">untuk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 xml:space="preserve">dapat dilihat pada gambar </w:t>
      </w:r>
      <w:r w:rsidR="004C515A">
        <w:rPr>
          <w:rFonts w:ascii="Times New Roman" w:hAnsi="Times New Roman" w:cs="Times New Roman"/>
          <w:sz w:val="24"/>
          <w:szCs w:val="24"/>
        </w:rPr>
        <w:t>8</w:t>
      </w:r>
      <w:r w:rsidR="00C17D66" w:rsidRPr="00A35A1D">
        <w:rPr>
          <w:rFonts w:ascii="Times New Roman" w:hAnsi="Times New Roman" w:cs="Times New Roman"/>
          <w:sz w:val="24"/>
          <w:szCs w:val="24"/>
        </w:rPr>
        <w:t>.</w:t>
      </w:r>
    </w:p>
    <w:p w14:paraId="7E374175" w14:textId="28D72B07" w:rsidR="00C17D66" w:rsidRPr="00A35A1D" w:rsidRDefault="00C17D66" w:rsidP="00C17D66">
      <w:pPr>
        <w:spacing w:line="276" w:lineRule="auto"/>
        <w:ind w:left="426" w:firstLine="294"/>
        <w:jc w:val="both"/>
        <w:rPr>
          <w:rFonts w:ascii="Times New Roman" w:hAnsi="Times New Roman" w:cs="Times New Roman"/>
          <w:sz w:val="24"/>
          <w:szCs w:val="24"/>
        </w:rPr>
      </w:pPr>
    </w:p>
    <w:p w14:paraId="619A7964" w14:textId="0A9B2045" w:rsidR="00C17D66" w:rsidRPr="00A35A1D" w:rsidRDefault="00C17D66"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noProof/>
        </w:rPr>
        <w:drawing>
          <wp:inline distT="0" distB="0" distL="0" distR="0" wp14:anchorId="7C31BA0D" wp14:editId="01E6E18F">
            <wp:extent cx="2907323" cy="1982845"/>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8"/>
                    <a:stretch>
                      <a:fillRect/>
                    </a:stretch>
                  </pic:blipFill>
                  <pic:spPr>
                    <a:xfrm>
                      <a:off x="0" y="0"/>
                      <a:ext cx="2907323" cy="1982845"/>
                    </a:xfrm>
                    <a:prstGeom prst="rect">
                      <a:avLst/>
                    </a:prstGeom>
                  </pic:spPr>
                </pic:pic>
              </a:graphicData>
            </a:graphic>
          </wp:inline>
        </w:drawing>
      </w:r>
    </w:p>
    <w:p w14:paraId="1CCB46DD" w14:textId="6A0CA5DE" w:rsidR="00C17D66" w:rsidRPr="00A35A1D" w:rsidRDefault="00C17D66" w:rsidP="00C17D66">
      <w:pPr>
        <w:pStyle w:val="Caption"/>
        <w:rPr>
          <w:rFonts w:ascii="Times New Roman" w:hAnsi="Times New Roman" w:cs="Times New Roman"/>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4C515A">
        <w:rPr>
          <w:rFonts w:ascii="Times New Roman" w:hAnsi="Times New Roman" w:cs="Times New Roman"/>
          <w:i w:val="0"/>
          <w:iCs w:val="0"/>
          <w:color w:val="auto"/>
          <w:sz w:val="22"/>
          <w:szCs w:val="22"/>
        </w:rPr>
        <w:t>8</w:t>
      </w:r>
      <w:r w:rsidRPr="00A35A1D">
        <w:rPr>
          <w:rFonts w:ascii="Times New Roman" w:hAnsi="Times New Roman" w:cs="Times New Roman"/>
          <w:i w:val="0"/>
          <w:iCs w:val="0"/>
          <w:color w:val="auto"/>
          <w:sz w:val="22"/>
          <w:szCs w:val="22"/>
        </w:rPr>
        <w:t xml:space="preserve"> hasil </w:t>
      </w:r>
      <w:r w:rsidRPr="00A35A1D">
        <w:rPr>
          <w:rFonts w:ascii="Times New Roman" w:hAnsi="Times New Roman" w:cs="Times New Roman"/>
          <w:color w:val="auto"/>
          <w:sz w:val="22"/>
          <w:szCs w:val="22"/>
        </w:rPr>
        <w:t>loss</w:t>
      </w:r>
    </w:p>
    <w:p w14:paraId="36A1B522" w14:textId="0C175207" w:rsidR="009648EF" w:rsidRPr="00A35A1D" w:rsidRDefault="000E1DBE" w:rsidP="00955123">
      <w:pPr>
        <w:spacing w:line="276" w:lineRule="auto"/>
        <w:ind w:left="360" w:firstLine="720"/>
        <w:jc w:val="both"/>
        <w:rPr>
          <w:rFonts w:ascii="Times New Roman" w:hAnsi="Times New Roman" w:cs="Times New Roman"/>
          <w:color w:val="000000"/>
          <w:sz w:val="24"/>
          <w:szCs w:val="24"/>
        </w:rPr>
      </w:pPr>
      <w:r w:rsidRPr="00A35A1D">
        <w:rPr>
          <w:rStyle w:val="fontstyle01"/>
          <w:rFonts w:ascii="Times New Roman" w:hAnsi="Times New Roman" w:cs="Times New Roman"/>
        </w:rPr>
        <w:t xml:space="preserve">Gambar </w:t>
      </w:r>
      <w:r w:rsidR="004C515A">
        <w:rPr>
          <w:rStyle w:val="fontstyle01"/>
          <w:rFonts w:ascii="Times New Roman" w:hAnsi="Times New Roman" w:cs="Times New Roman"/>
        </w:rPr>
        <w:t>8</w:t>
      </w:r>
      <w:r w:rsidRPr="00A35A1D">
        <w:rPr>
          <w:rStyle w:val="fontstyle01"/>
          <w:rFonts w:ascii="Times New Roman" w:hAnsi="Times New Roman" w:cs="Times New Roman"/>
        </w:rPr>
        <w:t xml:space="preserve"> terlihat bahwa data yang dilatih menggunakan CNN</w:t>
      </w:r>
      <w:r w:rsidR="00F92BA0">
        <w:rPr>
          <w:rStyle w:val="fontstyle01"/>
          <w:rFonts w:ascii="Times New Roman" w:hAnsi="Times New Roman" w:cs="Times New Roman"/>
        </w:rPr>
        <w:t xml:space="preserve"> atau </w:t>
      </w:r>
      <w:r w:rsidR="00F92BA0" w:rsidRPr="00A500A6">
        <w:rPr>
          <w:rFonts w:ascii="Times New Roman" w:hAnsi="Times New Roman" w:cs="Times New Roman"/>
          <w:i/>
          <w:iCs/>
          <w:sz w:val="24"/>
          <w:szCs w:val="24"/>
        </w:rPr>
        <w:t>Convolutional Neural Network</w:t>
      </w:r>
      <w:r w:rsidR="00F92BA0">
        <w:rPr>
          <w:rStyle w:val="fontstyle01"/>
          <w:rFonts w:ascii="Times New Roman" w:hAnsi="Times New Roman" w:cs="Times New Roman"/>
        </w:rPr>
        <w:t xml:space="preserve"> </w:t>
      </w:r>
      <w:r w:rsidRPr="00A35A1D">
        <w:rPr>
          <w:rStyle w:val="fontstyle01"/>
          <w:rFonts w:ascii="Times New Roman" w:hAnsi="Times New Roman" w:cs="Times New Roman"/>
        </w:rPr>
        <w:t>tidak</w:t>
      </w:r>
      <w:r w:rsidR="00F92BA0">
        <w:rPr>
          <w:rFonts w:ascii="Times New Roman" w:hAnsi="Times New Roman" w:cs="Times New Roman"/>
          <w:color w:val="000000"/>
        </w:rPr>
        <w:t xml:space="preserve"> </w:t>
      </w:r>
      <w:r w:rsidRPr="00A35A1D">
        <w:rPr>
          <w:rStyle w:val="fontstyle01"/>
          <w:rFonts w:ascii="Times New Roman" w:hAnsi="Times New Roman" w:cs="Times New Roman"/>
        </w:rPr>
        <w:t>terjadi overfitting. Hal ini terjadi karena data loss dan validation loss mengalami</w:t>
      </w:r>
      <w:r w:rsidR="00F43D7D">
        <w:rPr>
          <w:rFonts w:ascii="Times New Roman" w:hAnsi="Times New Roman" w:cs="Times New Roman"/>
          <w:color w:val="000000"/>
        </w:rPr>
        <w:t xml:space="preserve"> </w:t>
      </w:r>
      <w:r w:rsidRPr="00A35A1D">
        <w:rPr>
          <w:rStyle w:val="fontstyle01"/>
          <w:rFonts w:ascii="Times New Roman" w:hAnsi="Times New Roman" w:cs="Times New Roman"/>
        </w:rPr>
        <w:t xml:space="preserve">penurunan secara linier, tidak ada yang berhenti di antara </w:t>
      </w:r>
      <w:r w:rsidRPr="00A35A1D">
        <w:rPr>
          <w:rStyle w:val="fontstyle21"/>
          <w:rFonts w:ascii="Times New Roman" w:hAnsi="Times New Roman" w:cs="Times New Roman"/>
        </w:rPr>
        <w:t xml:space="preserve">loss </w:t>
      </w:r>
      <w:r w:rsidRPr="00A35A1D">
        <w:rPr>
          <w:rStyle w:val="fontstyle01"/>
          <w:rFonts w:ascii="Times New Roman" w:hAnsi="Times New Roman" w:cs="Times New Roman"/>
        </w:rPr>
        <w:t xml:space="preserve">dan </w:t>
      </w:r>
      <w:r w:rsidRPr="00A35A1D">
        <w:rPr>
          <w:rStyle w:val="fontstyle21"/>
          <w:rFonts w:ascii="Times New Roman" w:hAnsi="Times New Roman" w:cs="Times New Roman"/>
        </w:rPr>
        <w:t>validation loss</w:t>
      </w:r>
      <w:r w:rsidRPr="00A35A1D">
        <w:rPr>
          <w:rStyle w:val="fontstyle01"/>
          <w:rFonts w:ascii="Times New Roman" w:hAnsi="Times New Roman" w:cs="Times New Roman"/>
        </w:rPr>
        <w:t>.</w:t>
      </w:r>
      <w:r w:rsidR="00053C77" w:rsidRPr="00A35A1D">
        <w:rPr>
          <w:rFonts w:ascii="Times New Roman" w:hAnsi="Times New Roman" w:cs="Times New Roman"/>
          <w:color w:val="000000"/>
        </w:rPr>
        <w:t xml:space="preserve"> </w:t>
      </w:r>
      <w:r w:rsidRPr="00A35A1D">
        <w:rPr>
          <w:rStyle w:val="fontstyle01"/>
          <w:rFonts w:ascii="Times New Roman" w:hAnsi="Times New Roman" w:cs="Times New Roman"/>
        </w:rPr>
        <w:t xml:space="preserve">Dalam evaluasi model ini diperoleh loss training sebesar </w:t>
      </w:r>
      <w:r w:rsidR="0027782E" w:rsidRPr="00A35A1D">
        <w:rPr>
          <w:rStyle w:val="fontstyle01"/>
          <w:rFonts w:ascii="Times New Roman" w:hAnsi="Times New Roman" w:cs="Times New Roman"/>
        </w:rPr>
        <w:t xml:space="preserve">0.0558 </w:t>
      </w:r>
      <w:r w:rsidRPr="00A35A1D">
        <w:rPr>
          <w:rStyle w:val="fontstyle01"/>
          <w:rFonts w:ascii="Times New Roman" w:hAnsi="Times New Roman" w:cs="Times New Roman"/>
        </w:rPr>
        <w:t>dan loss validation</w:t>
      </w:r>
      <w:r w:rsidRPr="00A35A1D">
        <w:rPr>
          <w:rFonts w:ascii="Times New Roman" w:hAnsi="Times New Roman" w:cs="Times New Roman"/>
          <w:color w:val="000000"/>
        </w:rPr>
        <w:t xml:space="preserve"> </w:t>
      </w:r>
      <w:r w:rsidRPr="00A35A1D">
        <w:rPr>
          <w:rStyle w:val="fontstyle01"/>
          <w:rFonts w:ascii="Times New Roman" w:hAnsi="Times New Roman" w:cs="Times New Roman"/>
        </w:rPr>
        <w:t xml:space="preserve">sebesar </w:t>
      </w:r>
      <w:r w:rsidR="00053C77" w:rsidRPr="00A35A1D">
        <w:rPr>
          <w:rStyle w:val="fontstyle01"/>
          <w:rFonts w:ascii="Times New Roman" w:hAnsi="Times New Roman" w:cs="Times New Roman"/>
        </w:rPr>
        <w:t>0.0678</w:t>
      </w:r>
      <w:r w:rsidRPr="00A35A1D">
        <w:rPr>
          <w:rStyle w:val="fontstyle01"/>
          <w:rFonts w:ascii="Times New Roman" w:hAnsi="Times New Roman" w:cs="Times New Roman"/>
        </w:rPr>
        <w:t xml:space="preserve">. Dimana loss atau </w:t>
      </w:r>
      <w:r w:rsidRPr="00A35A1D">
        <w:rPr>
          <w:rStyle w:val="fontstyle21"/>
          <w:rFonts w:ascii="Times New Roman" w:hAnsi="Times New Roman" w:cs="Times New Roman"/>
        </w:rPr>
        <w:t xml:space="preserve">error </w:t>
      </w:r>
      <w:r w:rsidRPr="00A35A1D">
        <w:rPr>
          <w:rStyle w:val="fontstyle01"/>
          <w:rFonts w:ascii="Times New Roman" w:hAnsi="Times New Roman" w:cs="Times New Roman"/>
        </w:rPr>
        <w:t>tidak sampai 1 atau mendekati angka 1,</w:t>
      </w:r>
      <w:r w:rsidRPr="00A35A1D">
        <w:rPr>
          <w:rFonts w:ascii="Times New Roman" w:hAnsi="Times New Roman" w:cs="Times New Roman"/>
          <w:color w:val="000000"/>
        </w:rPr>
        <w:t xml:space="preserve"> </w:t>
      </w:r>
      <w:r w:rsidRPr="00A35A1D">
        <w:rPr>
          <w:rStyle w:val="fontstyle01"/>
          <w:rFonts w:ascii="Times New Roman" w:hAnsi="Times New Roman" w:cs="Times New Roman"/>
        </w:rPr>
        <w:t xml:space="preserve">maka data training dan data validation yang sudah dilatih menggunakan </w:t>
      </w:r>
      <w:r w:rsidR="00A500A6" w:rsidRPr="00A500A6">
        <w:rPr>
          <w:rStyle w:val="fontstyle01"/>
          <w:rFonts w:ascii="Times New Roman" w:hAnsi="Times New Roman" w:cs="Times New Roman"/>
          <w:i/>
          <w:iCs/>
        </w:rPr>
        <w:t>Convolutional Neural Network</w:t>
      </w:r>
      <w:r w:rsidRPr="00A35A1D">
        <w:rPr>
          <w:rStyle w:val="fontstyle01"/>
          <w:rFonts w:ascii="Times New Roman" w:hAnsi="Times New Roman" w:cs="Times New Roman"/>
        </w:rPr>
        <w:t xml:space="preserve"> untuk</w:t>
      </w:r>
      <w:r w:rsidRPr="00A35A1D">
        <w:rPr>
          <w:rFonts w:ascii="Times New Roman" w:hAnsi="Times New Roman" w:cs="Times New Roman"/>
          <w:color w:val="000000"/>
        </w:rPr>
        <w:t xml:space="preserve"> </w:t>
      </w:r>
      <w:r w:rsidRPr="00A35A1D">
        <w:rPr>
          <w:rStyle w:val="fontstyle01"/>
          <w:rFonts w:ascii="Times New Roman" w:hAnsi="Times New Roman" w:cs="Times New Roman"/>
        </w:rPr>
        <w:t xml:space="preserve">klasifikasi </w:t>
      </w:r>
      <w:r w:rsidRPr="00A35A1D">
        <w:rPr>
          <w:rStyle w:val="fontstyle21"/>
          <w:rFonts w:ascii="Times New Roman" w:hAnsi="Times New Roman" w:cs="Times New Roman"/>
        </w:rPr>
        <w:t>Good</w:t>
      </w:r>
      <w:r w:rsidR="00B22B8C">
        <w:rPr>
          <w:rStyle w:val="fontstyle21"/>
          <w:rFonts w:ascii="Times New Roman" w:hAnsi="Times New Roman" w:cs="Times New Roman"/>
        </w:rPr>
        <w:t xml:space="preserve">. </w:t>
      </w:r>
    </w:p>
    <w:tbl>
      <w:tblPr>
        <w:tblStyle w:val="TableGrid"/>
        <w:tblpPr w:leftFromText="180" w:rightFromText="180" w:vertAnchor="text" w:horzAnchor="margin" w:tblpXSpec="right" w:tblpY="367"/>
        <w:tblW w:w="0" w:type="auto"/>
        <w:tblLook w:val="04A0" w:firstRow="1" w:lastRow="0" w:firstColumn="1" w:lastColumn="0" w:noHBand="0" w:noVBand="1"/>
      </w:tblPr>
      <w:tblGrid>
        <w:gridCol w:w="1299"/>
        <w:gridCol w:w="1836"/>
        <w:gridCol w:w="1352"/>
        <w:gridCol w:w="1215"/>
        <w:gridCol w:w="1190"/>
        <w:gridCol w:w="988"/>
      </w:tblGrid>
      <w:tr w:rsidR="003F359B"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lastRenderedPageBreak/>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Citra asli</w:t>
            </w:r>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Akurasi</w:t>
            </w:r>
          </w:p>
        </w:tc>
      </w:tr>
      <w:tr w:rsidR="003F359B"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3F359B"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3F359B"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3F359B"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1DB077B4">
                  <wp:extent cx="1024182" cy="730536"/>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31262" cy="735586"/>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3F359B"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6B2ADFF9" w14:textId="49446646" w:rsidR="003F359B" w:rsidRPr="00A35A1D" w:rsidRDefault="003F359B" w:rsidP="005C0222">
            <w:pPr>
              <w:rPr>
                <w:rFonts w:ascii="Times New Roman" w:hAnsi="Times New Roman" w:cs="Times New Roman"/>
                <w:sz w:val="24"/>
                <w:szCs w:val="24"/>
              </w:rPr>
            </w:pPr>
            <w:r>
              <w:rPr>
                <w:noProof/>
              </w:rPr>
              <w:drawing>
                <wp:inline distT="0" distB="0" distL="0" distR="0" wp14:anchorId="7250236B" wp14:editId="175F8EA0">
                  <wp:extent cx="982980" cy="47807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94606" cy="483725"/>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719FEB12" w14:textId="6E0B6894" w:rsidR="00C17D66" w:rsidRPr="00A35A1D" w:rsidRDefault="0039433F" w:rsidP="008D68DB">
      <w:pPr>
        <w:spacing w:line="240" w:lineRule="auto"/>
        <w:jc w:val="center"/>
        <w:rPr>
          <w:rFonts w:ascii="Times New Roman" w:hAnsi="Times New Roman" w:cs="Times New Roman"/>
        </w:rPr>
      </w:pPr>
      <w:r w:rsidRPr="00A35A1D">
        <w:rPr>
          <w:rFonts w:ascii="Times New Roman" w:hAnsi="Times New Roman" w:cs="Times New Roman"/>
        </w:rPr>
        <w:t xml:space="preserve">Tabel  1 </w:t>
      </w:r>
      <w:r w:rsidR="000373C0">
        <w:rPr>
          <w:rFonts w:ascii="Times New Roman" w:hAnsi="Times New Roman" w:cs="Times New Roman"/>
        </w:rPr>
        <w:t>Uji model dengan 5 data</w:t>
      </w:r>
    </w:p>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20D06D87" w:rsidR="002E225D" w:rsidRPr="00152E20" w:rsidRDefault="003F359B" w:rsidP="00F02CBB">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Pada tabel 1</w:t>
      </w:r>
      <w:r w:rsidR="00955123">
        <w:rPr>
          <w:rFonts w:ascii="Times New Roman" w:hAnsi="Times New Roman" w:cs="Times New Roman"/>
          <w:sz w:val="24"/>
          <w:szCs w:val="24"/>
        </w:rPr>
        <w:t xml:space="preserve"> dilakukan pengujian dengan 5 data, bahwa semua data yang diprediksi memiliki hasil akurat 100%</w:t>
      </w:r>
      <w:r w:rsidR="00DF3693">
        <w:rPr>
          <w:rFonts w:ascii="Times New Roman" w:hAnsi="Times New Roman" w:cs="Times New Roman"/>
          <w:sz w:val="24"/>
          <w:szCs w:val="24"/>
        </w:rPr>
        <w:t xml:space="preserve">. Berdasarkan hasil yang didapat maka dengan menggunakan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r w:rsidR="00152E20">
        <w:rPr>
          <w:rFonts w:ascii="Times New Roman" w:hAnsi="Times New Roman" w:cs="Times New Roman"/>
          <w:sz w:val="24"/>
          <w:szCs w:val="24"/>
        </w:rPr>
        <w:t xml:space="preserve">dapat melakukan </w:t>
      </w:r>
      <w:r w:rsidR="00D31AF3">
        <w:rPr>
          <w:rFonts w:ascii="Times New Roman" w:hAnsi="Times New Roman" w:cs="Times New Roman"/>
          <w:sz w:val="24"/>
          <w:szCs w:val="24"/>
        </w:rPr>
        <w:t>klasifikasi dan telah mencapai tujuan bahwa dapat klasifikasi mutu buah pisang berdasarkan warna kulit.</w:t>
      </w: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35A107B4" w14:textId="7DB1674B" w:rsidR="00AF6C20" w:rsidRPr="00A35A1D" w:rsidRDefault="00AF6C20" w:rsidP="00F43D7D">
      <w:pPr>
        <w:tabs>
          <w:tab w:val="left" w:pos="426"/>
        </w:tabs>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Berdasarkan hasil penelitian pada artikel ilmiah, dapat diperoleh sebagai berikut :</w:t>
      </w:r>
    </w:p>
    <w:p w14:paraId="19D49F76" w14:textId="7C2DB905" w:rsidR="00AF6C20" w:rsidRPr="00A35A1D" w:rsidRDefault="00AF6C20"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14F5E97" w:rsidR="00CD28FA" w:rsidRPr="00A35A1D" w:rsidRDefault="00CD28FA"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 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p>
    <w:p w14:paraId="0E3B8E01" w14:textId="2FED8D5B" w:rsidR="00DB78DF" w:rsidRPr="00A35A1D" w:rsidRDefault="0078675F"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p>
    <w:p w14:paraId="67330CBD" w14:textId="77777777" w:rsidR="00461B7E" w:rsidRDefault="00461B7E" w:rsidP="00CD3C08">
      <w:pPr>
        <w:ind w:left="426"/>
        <w:jc w:val="both"/>
        <w:rPr>
          <w:rFonts w:ascii="Times New Roman" w:hAnsi="Times New Roman" w:cs="Times New Roman"/>
          <w:b/>
          <w:bCs/>
          <w:sz w:val="24"/>
          <w:szCs w:val="24"/>
        </w:rPr>
      </w:pPr>
    </w:p>
    <w:p w14:paraId="44CED728" w14:textId="77777777" w:rsidR="00461B7E" w:rsidRDefault="00461B7E" w:rsidP="00CD3C08">
      <w:pPr>
        <w:ind w:left="426"/>
        <w:jc w:val="both"/>
        <w:rPr>
          <w:rFonts w:ascii="Times New Roman" w:hAnsi="Times New Roman" w:cs="Times New Roman"/>
          <w:b/>
          <w:bCs/>
          <w:sz w:val="24"/>
          <w:szCs w:val="24"/>
        </w:rPr>
      </w:pPr>
    </w:p>
    <w:p w14:paraId="688019D4" w14:textId="2C7CA4E6"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lastRenderedPageBreak/>
        <w:t xml:space="preserve">Kontribusi Penulis </w:t>
      </w:r>
    </w:p>
    <w:p w14:paraId="07D2D865" w14:textId="273F7791"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t>Tabel 2 Kontribusi penulis</w:t>
      </w:r>
    </w:p>
    <w:tbl>
      <w:tblPr>
        <w:tblStyle w:val="TableGrid"/>
        <w:tblW w:w="0" w:type="auto"/>
        <w:tblInd w:w="426" w:type="dxa"/>
        <w:tblLook w:val="04A0" w:firstRow="1" w:lastRow="0" w:firstColumn="1" w:lastColumn="0" w:noHBand="0" w:noVBand="1"/>
      </w:tblPr>
      <w:tblGrid>
        <w:gridCol w:w="3677"/>
        <w:gridCol w:w="3777"/>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w:t>
            </w:r>
            <w:r w:rsidR="00AB1610">
              <w:rPr>
                <w:rFonts w:ascii="Times New Roman" w:hAnsi="Times New Roman" w:cs="Times New Roman"/>
                <w:sz w:val="24"/>
                <w:szCs w:val="24"/>
              </w:rPr>
              <w:t xml:space="preserve"> gambar pisang</w:t>
            </w:r>
            <w:r w:rsidRPr="00A35A1D">
              <w:rPr>
                <w:rFonts w:ascii="Times New Roman" w:hAnsi="Times New Roman" w:cs="Times New Roman"/>
                <w:sz w:val="24"/>
                <w:szCs w:val="24"/>
              </w:rPr>
              <w:t xml:space="preserve"> untuk</w:t>
            </w:r>
            <w:r w:rsidR="00AB1610">
              <w:rPr>
                <w:rFonts w:ascii="Times New Roman" w:hAnsi="Times New Roman" w:cs="Times New Roman"/>
                <w:sz w:val="24"/>
                <w:szCs w:val="24"/>
              </w:rPr>
              <w:t xml:space="preserve"> diolah</w:t>
            </w:r>
            <w:r w:rsidR="00961E88">
              <w:rPr>
                <w:rFonts w:ascii="Times New Roman" w:hAnsi="Times New Roman" w:cs="Times New Roman"/>
                <w:sz w:val="24"/>
                <w:szCs w:val="24"/>
              </w:rPr>
              <w:t xml:space="preserve"> ke dalam model </w:t>
            </w:r>
            <w:r w:rsidRPr="00A35A1D">
              <w:rPr>
                <w:rFonts w:ascii="Times New Roman" w:hAnsi="Times New Roman" w:cs="Times New Roman"/>
                <w:sz w:val="24"/>
                <w:szCs w:val="24"/>
              </w:rPr>
              <w:t xml:space="preserve">klasifikasi </w:t>
            </w:r>
            <w:r w:rsidR="00961E88">
              <w:rPr>
                <w:rFonts w:ascii="Times New Roman" w:hAnsi="Times New Roman" w:cs="Times New Roman"/>
                <w:sz w:val="24"/>
                <w:szCs w:val="24"/>
              </w:rPr>
              <w:t xml:space="preserve">menggunakan algoritma </w:t>
            </w:r>
            <w:r w:rsidRPr="00A35A1D">
              <w:rPr>
                <w:rFonts w:ascii="Times New Roman" w:hAnsi="Times New Roman" w:cs="Times New Roman"/>
                <w:sz w:val="24"/>
                <w:szCs w:val="24"/>
              </w:rPr>
              <w:t xml:space="preserve">cnn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w:t>
            </w:r>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132C9071" w14:textId="77777777" w:rsidR="000C5342" w:rsidRPr="00A35A1D" w:rsidRDefault="000C5342" w:rsidP="00651342">
      <w:pPr>
        <w:ind w:left="426"/>
        <w:jc w:val="center"/>
        <w:rPr>
          <w:rFonts w:ascii="Times New Roman" w:hAnsi="Times New Roman" w:cs="Times New Roman"/>
          <w:sz w:val="24"/>
          <w:szCs w:val="24"/>
        </w:rPr>
      </w:pPr>
    </w:p>
    <w:p w14:paraId="0D5EAF8B" w14:textId="77777777" w:rsidR="00CD3C08" w:rsidRPr="00A35A1D" w:rsidRDefault="00CD3C08" w:rsidP="00DB78DF">
      <w:pPr>
        <w:jc w:val="both"/>
        <w:rPr>
          <w:rFonts w:ascii="Times New Roman" w:hAnsi="Times New Roman" w:cs="Times New Roman"/>
        </w:rPr>
      </w:pPr>
    </w:p>
    <w:p w14:paraId="6E232591" w14:textId="77777777" w:rsidR="00485322" w:rsidRDefault="00F43D7D" w:rsidP="00BF770F">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Ucapan Terima Kasih</w:t>
      </w:r>
    </w:p>
    <w:p w14:paraId="6925A64A" w14:textId="1F0B31B7" w:rsidR="00F43D7D" w:rsidRPr="00016DD7" w:rsidRDefault="00F43D7D" w:rsidP="000C35E0">
      <w:pPr>
        <w:spacing w:line="276" w:lineRule="auto"/>
        <w:ind w:left="540"/>
        <w:jc w:val="both"/>
        <w:rPr>
          <w:rFonts w:ascii="Times New Roman" w:hAnsi="Times New Roman" w:cs="Times New Roman"/>
          <w:sz w:val="24"/>
          <w:szCs w:val="24"/>
        </w:rPr>
      </w:pPr>
      <w:r w:rsidRPr="00F43D7D">
        <w:rPr>
          <w:rFonts w:ascii="Times New Roman" w:hAnsi="Times New Roman" w:cs="Times New Roman"/>
          <w:sz w:val="24"/>
          <w:szCs w:val="24"/>
        </w:rPr>
        <w:t>Pene</w:t>
      </w:r>
      <w:r>
        <w:rPr>
          <w:rFonts w:ascii="Times New Roman" w:hAnsi="Times New Roman" w:cs="Times New Roman"/>
          <w:sz w:val="24"/>
          <w:szCs w:val="24"/>
        </w:rPr>
        <w:t>litian ini dapat dilaksanakan dengan adanya kontribusi penulis</w:t>
      </w:r>
      <w:r w:rsidR="00485322">
        <w:rPr>
          <w:rFonts w:ascii="Times New Roman" w:hAnsi="Times New Roman" w:cs="Times New Roman"/>
          <w:sz w:val="24"/>
          <w:szCs w:val="24"/>
        </w:rPr>
        <w:t>, ba</w:t>
      </w:r>
      <w:r w:rsidR="00016DD7">
        <w:rPr>
          <w:rFonts w:ascii="Times New Roman" w:hAnsi="Times New Roman" w:cs="Times New Roman"/>
          <w:sz w:val="24"/>
          <w:szCs w:val="24"/>
        </w:rPr>
        <w:t xml:space="preserve">ntuan </w:t>
      </w:r>
      <w:r w:rsidR="008E0639">
        <w:rPr>
          <w:rFonts w:ascii="Times New Roman" w:hAnsi="Times New Roman" w:cs="Times New Roman"/>
          <w:sz w:val="24"/>
          <w:szCs w:val="24"/>
        </w:rPr>
        <w:t xml:space="preserve">serta rahmat </w:t>
      </w:r>
      <w:r w:rsidR="00016DD7">
        <w:rPr>
          <w:rFonts w:ascii="Times New Roman" w:hAnsi="Times New Roman" w:cs="Times New Roman"/>
          <w:sz w:val="24"/>
          <w:szCs w:val="24"/>
        </w:rPr>
        <w:t>dari Tuhan Yang Maha Esa</w:t>
      </w:r>
      <w:r w:rsidR="00964CD6">
        <w:rPr>
          <w:rFonts w:ascii="Times New Roman" w:hAnsi="Times New Roman" w:cs="Times New Roman"/>
          <w:sz w:val="24"/>
          <w:szCs w:val="24"/>
        </w:rPr>
        <w:t>, doa kedua orangtua</w:t>
      </w:r>
      <w:r w:rsidR="00016DD7">
        <w:rPr>
          <w:rFonts w:ascii="Times New Roman" w:hAnsi="Times New Roman" w:cs="Times New Roman"/>
          <w:sz w:val="24"/>
          <w:szCs w:val="24"/>
        </w:rPr>
        <w:t>,</w:t>
      </w:r>
      <w:r w:rsidR="00781E78">
        <w:rPr>
          <w:rFonts w:ascii="Times New Roman" w:hAnsi="Times New Roman" w:cs="Times New Roman"/>
          <w:sz w:val="24"/>
          <w:szCs w:val="24"/>
        </w:rPr>
        <w:t xml:space="preserve"> </w:t>
      </w:r>
      <w:r w:rsidR="008E3BDA">
        <w:rPr>
          <w:rFonts w:ascii="Times New Roman" w:hAnsi="Times New Roman" w:cs="Times New Roman"/>
          <w:sz w:val="24"/>
          <w:szCs w:val="24"/>
        </w:rPr>
        <w:t xml:space="preserve">serta dari </w:t>
      </w:r>
      <w:r w:rsidR="00781E78">
        <w:rPr>
          <w:rFonts w:ascii="Times New Roman" w:hAnsi="Times New Roman" w:cs="Times New Roman"/>
          <w:sz w:val="24"/>
          <w:szCs w:val="24"/>
        </w:rPr>
        <w:t>pihak Dikti, pihak Belmawa dan  Universitas Muhammadiyah Jakarta</w:t>
      </w:r>
      <w:r w:rsidR="003C4743">
        <w:rPr>
          <w:rFonts w:ascii="Times New Roman" w:hAnsi="Times New Roman" w:cs="Times New Roman"/>
          <w:sz w:val="24"/>
          <w:szCs w:val="24"/>
        </w:rPr>
        <w:t xml:space="preserve"> tidak lupa dari berbagai pihak</w:t>
      </w:r>
      <w:r w:rsidR="00805173">
        <w:rPr>
          <w:rFonts w:ascii="Times New Roman" w:hAnsi="Times New Roman" w:cs="Times New Roman"/>
          <w:sz w:val="24"/>
          <w:szCs w:val="24"/>
        </w:rPr>
        <w:t>.</w:t>
      </w:r>
    </w:p>
    <w:p w14:paraId="323F8F48" w14:textId="77777777" w:rsidR="00F43D7D" w:rsidRDefault="00F43D7D" w:rsidP="00DB78DF">
      <w:pPr>
        <w:jc w:val="both"/>
        <w:rPr>
          <w:rFonts w:ascii="Times New Roman" w:hAnsi="Times New Roman" w:cs="Times New Roman"/>
          <w:b/>
          <w:bCs/>
          <w:sz w:val="24"/>
          <w:szCs w:val="24"/>
        </w:rPr>
      </w:pPr>
    </w:p>
    <w:p w14:paraId="2DF1E59A" w14:textId="39E2C52A" w:rsidR="00F43D7D" w:rsidRPr="00F43D7D" w:rsidRDefault="00F43D7D" w:rsidP="00DB78DF">
      <w:pPr>
        <w:jc w:val="both"/>
        <w:rPr>
          <w:rFonts w:ascii="Times New Roman" w:hAnsi="Times New Roman" w:cs="Times New Roman"/>
        </w:rPr>
        <w:sectPr w:rsidR="00F43D7D" w:rsidRPr="00F43D7D" w:rsidSect="00A815B6">
          <w:headerReference w:type="default" r:id="rId24"/>
          <w:pgSz w:w="11906" w:h="16838"/>
          <w:pgMar w:top="1701" w:right="1701" w:bottom="1701" w:left="2268" w:header="709" w:footer="709" w:gutter="57"/>
          <w:pgNumType w:start="2"/>
          <w:cols w:space="708"/>
          <w:docGrid w:linePitch="360"/>
        </w:sectPr>
      </w:pP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lastRenderedPageBreak/>
        <w:t>Daftar Pustaka</w:t>
      </w:r>
      <w:r w:rsidRPr="00A35A1D">
        <w:rPr>
          <w:rFonts w:ascii="Times New Roman" w:hAnsi="Times New Roman" w:cs="Times New Roman"/>
          <w:sz w:val="24"/>
          <w:szCs w:val="24"/>
        </w:rPr>
        <w:t xml:space="preserve"> </w:t>
      </w:r>
    </w:p>
    <w:p w14:paraId="4ACF884C" w14:textId="16ACB7CF" w:rsidR="009604CA" w:rsidRPr="00A35A1D" w:rsidRDefault="009604CA" w:rsidP="00555A6E">
      <w:pPr>
        <w:spacing w:after="0" w:line="240" w:lineRule="auto"/>
        <w:ind w:left="567" w:hanging="567"/>
        <w:jc w:val="both"/>
        <w:rPr>
          <w:rFonts w:ascii="Times New Roman" w:hAnsi="Times New Roman" w:cs="Times New Roman"/>
        </w:rPr>
      </w:pPr>
    </w:p>
    <w:p w14:paraId="54FB274F" w14:textId="664B4E3D" w:rsidR="00C06167" w:rsidRPr="00C06167" w:rsidRDefault="00C06167" w:rsidP="008D1ADC">
      <w:pPr>
        <w:widowControl w:val="0"/>
        <w:autoSpaceDE w:val="0"/>
        <w:autoSpaceDN w:val="0"/>
        <w:adjustRightInd w:val="0"/>
        <w:spacing w:after="0" w:line="276" w:lineRule="auto"/>
        <w:jc w:val="both"/>
        <w:rPr>
          <w:rFonts w:ascii="Times New Roman" w:hAnsi="Times New Roman" w:cs="Times New Roman"/>
          <w:noProof/>
          <w:sz w:val="24"/>
          <w:szCs w:val="28"/>
        </w:rPr>
      </w:pPr>
      <w:r w:rsidRPr="00C06167">
        <w:rPr>
          <w:rFonts w:ascii="Times New Roman" w:hAnsi="Times New Roman" w:cs="Times New Roman"/>
          <w:sz w:val="24"/>
          <w:szCs w:val="24"/>
        </w:rPr>
        <w:fldChar w:fldCharType="begin" w:fldLock="1"/>
      </w:r>
      <w:r w:rsidRPr="00C06167">
        <w:rPr>
          <w:rFonts w:ascii="Times New Roman" w:hAnsi="Times New Roman" w:cs="Times New Roman"/>
          <w:sz w:val="24"/>
          <w:szCs w:val="24"/>
        </w:rPr>
        <w:instrText xml:space="preserve">ADDIN Mendeley Bibliography CSL_BIBLIOGRAPHY </w:instrText>
      </w:r>
      <w:r w:rsidRPr="00C06167">
        <w:rPr>
          <w:rFonts w:ascii="Times New Roman" w:hAnsi="Times New Roman" w:cs="Times New Roman"/>
          <w:sz w:val="24"/>
          <w:szCs w:val="24"/>
        </w:rPr>
        <w:fldChar w:fldCharType="separate"/>
      </w:r>
      <w:r w:rsidRPr="00C06167">
        <w:rPr>
          <w:rFonts w:ascii="Times New Roman" w:hAnsi="Times New Roman" w:cs="Times New Roman"/>
          <w:noProof/>
          <w:sz w:val="24"/>
          <w:szCs w:val="28"/>
        </w:rPr>
        <w:t xml:space="preserve">Cahya, F.N., Pebrianto, R. and M, T.A. (2021) ‘Klasifikasi Buah Segar dan Busuk Menggunakan Ekstraksi Fitur Hu-Moment , Haralick dan Histogram’, </w:t>
      </w:r>
      <w:r w:rsidRPr="00C06167">
        <w:rPr>
          <w:rFonts w:ascii="Times New Roman" w:hAnsi="Times New Roman" w:cs="Times New Roman"/>
          <w:i/>
          <w:iCs/>
          <w:noProof/>
          <w:sz w:val="24"/>
          <w:szCs w:val="28"/>
        </w:rPr>
        <w:t>IJCIT (Indonesian Journal on Computer and Information Technology)</w:t>
      </w:r>
      <w:r w:rsidRPr="00C06167">
        <w:rPr>
          <w:rFonts w:ascii="Times New Roman" w:hAnsi="Times New Roman" w:cs="Times New Roman"/>
          <w:noProof/>
          <w:sz w:val="24"/>
          <w:szCs w:val="28"/>
        </w:rPr>
        <w:t>, 6(1). Available at: https://doi.org/10.31294/ijcit.v6i1.10052.</w:t>
      </w:r>
    </w:p>
    <w:p w14:paraId="421FE80D"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Effendi, T.R. and Hermawan, A. (2021) ‘Deteksi Kematangan Buah Pisang Berdasarakan Kulit Menggunakan Metode Multi-Level Thresholding dan YCbCr’, </w:t>
      </w:r>
      <w:r w:rsidRPr="00C06167">
        <w:rPr>
          <w:rFonts w:ascii="Times New Roman" w:hAnsi="Times New Roman" w:cs="Times New Roman"/>
          <w:i/>
          <w:iCs/>
          <w:noProof/>
          <w:sz w:val="24"/>
          <w:szCs w:val="28"/>
        </w:rPr>
        <w:t>J-ICOM - Jurnal Informatika dan Teknologi Komputer</w:t>
      </w:r>
      <w:r w:rsidRPr="00C06167">
        <w:rPr>
          <w:rFonts w:ascii="Times New Roman" w:hAnsi="Times New Roman" w:cs="Times New Roman"/>
          <w:noProof/>
          <w:sz w:val="24"/>
          <w:szCs w:val="28"/>
        </w:rPr>
        <w:t>, 2(2), pp. 105–108. Available at: https://doi.org/10.33059/j-icom.v2i2.2947.</w:t>
      </w:r>
    </w:p>
    <w:p w14:paraId="5D161935"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Gurning, R.N.S., Puarada, S.H. and Fuadi, M. (2021) ‘Pemanfaatan Limbah Pisang Menjadi Selai Pisang Sebagai Peningkatan Nilai Guna Pisang’, </w:t>
      </w:r>
      <w:r w:rsidRPr="00C06167">
        <w:rPr>
          <w:rFonts w:ascii="Times New Roman" w:hAnsi="Times New Roman" w:cs="Times New Roman"/>
          <w:i/>
          <w:iCs/>
          <w:noProof/>
          <w:sz w:val="24"/>
          <w:szCs w:val="28"/>
        </w:rPr>
        <w:t>E-Dimas: Jurnal Pengabdian kepada Masyarakat</w:t>
      </w:r>
      <w:r w:rsidRPr="00C06167">
        <w:rPr>
          <w:rFonts w:ascii="Times New Roman" w:hAnsi="Times New Roman" w:cs="Times New Roman"/>
          <w:noProof/>
          <w:sz w:val="24"/>
          <w:szCs w:val="28"/>
        </w:rPr>
        <w:t>, 12(1), pp. 106–111. Available at: https://doi.org/10.26877/e-dimas.v12i1.6395.</w:t>
      </w:r>
    </w:p>
    <w:p w14:paraId="33D1E1F8"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Hasan, M.D.K. </w:t>
      </w:r>
      <w:r w:rsidRPr="00C06167">
        <w:rPr>
          <w:rFonts w:ascii="Times New Roman" w:hAnsi="Times New Roman" w:cs="Times New Roman"/>
          <w:i/>
          <w:iCs/>
          <w:noProof/>
          <w:sz w:val="24"/>
          <w:szCs w:val="28"/>
        </w:rPr>
        <w:t>et al.</w:t>
      </w:r>
      <w:r w:rsidRPr="00C06167">
        <w:rPr>
          <w:rFonts w:ascii="Times New Roman" w:hAnsi="Times New Roman" w:cs="Times New Roman"/>
          <w:noProof/>
          <w:sz w:val="24"/>
          <w:szCs w:val="28"/>
        </w:rPr>
        <w:t xml:space="preserve"> (2021) ‘Deep Learning Approaches for Detecting Pneumonia in COVID-19 Patients by Analyzing Chest X-Ray Images’, </w:t>
      </w:r>
      <w:r w:rsidRPr="00C06167">
        <w:rPr>
          <w:rFonts w:ascii="Times New Roman" w:hAnsi="Times New Roman" w:cs="Times New Roman"/>
          <w:i/>
          <w:iCs/>
          <w:noProof/>
          <w:sz w:val="24"/>
          <w:szCs w:val="28"/>
        </w:rPr>
        <w:t>Mathematical Problems in Engineering</w:t>
      </w:r>
      <w:r w:rsidRPr="00C06167">
        <w:rPr>
          <w:rFonts w:ascii="Times New Roman" w:hAnsi="Times New Roman" w:cs="Times New Roman"/>
          <w:noProof/>
          <w:sz w:val="24"/>
          <w:szCs w:val="28"/>
        </w:rPr>
        <w:t>, 2021. Available at: https://doi.org/10.1155/2021/9929274.</w:t>
      </w:r>
    </w:p>
    <w:p w14:paraId="15D6A729"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Jusrawati, Ayu Futri, A.B.K. (2021) ‘Klasifikasi Tingkat Kematangan Buah Pisang Dalam Ruang Warna RGB Menggunakan Jaringan Syaraf Tiruan (JST)’, </w:t>
      </w:r>
      <w:r w:rsidRPr="00C06167">
        <w:rPr>
          <w:rFonts w:ascii="Times New Roman" w:hAnsi="Times New Roman" w:cs="Times New Roman"/>
          <w:i/>
          <w:iCs/>
          <w:noProof/>
          <w:sz w:val="24"/>
          <w:szCs w:val="28"/>
        </w:rPr>
        <w:t>Journal of Embedded System Security and Inteligent System</w:t>
      </w:r>
      <w:r w:rsidRPr="00C06167">
        <w:rPr>
          <w:rFonts w:ascii="Times New Roman" w:hAnsi="Times New Roman" w:cs="Times New Roman"/>
          <w:noProof/>
          <w:sz w:val="24"/>
          <w:szCs w:val="28"/>
        </w:rPr>
        <w:t>, 2(2), pp. 55–57. Available at: https://media.neliti.com/media/publications/408436-klasifikasi-tingkat-kematangan-buah-pisa-e436da44.pdf.</w:t>
      </w:r>
    </w:p>
    <w:p w14:paraId="66D78EFB"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Rifki Kosasih (2021a) ‘Klasifikasi Tingkat Kematangan Pisang Berdasarkan Ekstraksi Fitur Tekstur dan Algoritme KNN’, </w:t>
      </w:r>
      <w:r w:rsidRPr="00C06167">
        <w:rPr>
          <w:rFonts w:ascii="Times New Roman" w:hAnsi="Times New Roman" w:cs="Times New Roman"/>
          <w:i/>
          <w:iCs/>
          <w:noProof/>
          <w:sz w:val="24"/>
          <w:szCs w:val="28"/>
        </w:rPr>
        <w:t>Jurnal Nasional Teknik Elektro dan Teknologi Informasi</w:t>
      </w:r>
      <w:r w:rsidRPr="00C06167">
        <w:rPr>
          <w:rFonts w:ascii="Times New Roman" w:hAnsi="Times New Roman" w:cs="Times New Roman"/>
          <w:noProof/>
          <w:sz w:val="24"/>
          <w:szCs w:val="28"/>
        </w:rPr>
        <w:t>, 10(4), pp. 383–388. Available at: https://doi.org/10.22146/jnteti.v10i4.462.</w:t>
      </w:r>
    </w:p>
    <w:p w14:paraId="76953123"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Rifki Kosasih (2021b) ‘Klasifikasi Tingkat Kematangan Pisang Berdasarkan Ekstraksi Fitur Tekstur dan Algoritme KNN’, </w:t>
      </w:r>
      <w:r w:rsidRPr="00C06167">
        <w:rPr>
          <w:rFonts w:ascii="Times New Roman" w:hAnsi="Times New Roman" w:cs="Times New Roman"/>
          <w:i/>
          <w:iCs/>
          <w:noProof/>
          <w:sz w:val="24"/>
          <w:szCs w:val="28"/>
        </w:rPr>
        <w:t>Jurnal Nasional Teknik Elektro dan Teknologi Informasi</w:t>
      </w:r>
      <w:r w:rsidRPr="00C06167">
        <w:rPr>
          <w:rFonts w:ascii="Times New Roman" w:hAnsi="Times New Roman" w:cs="Times New Roman"/>
          <w:noProof/>
          <w:sz w:val="24"/>
          <w:szCs w:val="28"/>
        </w:rPr>
        <w:t>, 10(4). Available at: https://doi.org/10.22146/jnteti.v10i4.462.</w:t>
      </w:r>
    </w:p>
    <w:p w14:paraId="548AF284"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Sarvamangala, D.R. and Kulkarni, R. V. (2022) ‘Convolutional neural networks in medical image understanding: a survey’, </w:t>
      </w:r>
      <w:r w:rsidRPr="00C06167">
        <w:rPr>
          <w:rFonts w:ascii="Times New Roman" w:hAnsi="Times New Roman" w:cs="Times New Roman"/>
          <w:i/>
          <w:iCs/>
          <w:noProof/>
          <w:sz w:val="24"/>
          <w:szCs w:val="28"/>
        </w:rPr>
        <w:t>Evolutionary Intelligence</w:t>
      </w:r>
      <w:r w:rsidRPr="00C06167">
        <w:rPr>
          <w:rFonts w:ascii="Times New Roman" w:hAnsi="Times New Roman" w:cs="Times New Roman"/>
          <w:noProof/>
          <w:sz w:val="24"/>
          <w:szCs w:val="28"/>
        </w:rPr>
        <w:t>. Springer Science and Business Media Deutschland GmbH. Available at: https://doi.org/10.1007/s12065-020-00540-3.</w:t>
      </w:r>
    </w:p>
    <w:p w14:paraId="718693E2"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Yamashita, R. </w:t>
      </w:r>
      <w:r w:rsidRPr="00C06167">
        <w:rPr>
          <w:rFonts w:ascii="Times New Roman" w:hAnsi="Times New Roman" w:cs="Times New Roman"/>
          <w:i/>
          <w:iCs/>
          <w:noProof/>
          <w:sz w:val="24"/>
          <w:szCs w:val="28"/>
        </w:rPr>
        <w:t>et al.</w:t>
      </w:r>
      <w:r w:rsidRPr="00C06167">
        <w:rPr>
          <w:rFonts w:ascii="Times New Roman" w:hAnsi="Times New Roman" w:cs="Times New Roman"/>
          <w:noProof/>
          <w:sz w:val="24"/>
          <w:szCs w:val="28"/>
        </w:rPr>
        <w:t xml:space="preserve"> (2018) ‘Convolutional neural networks: an overview and application in radiology’, </w:t>
      </w:r>
      <w:r w:rsidRPr="00C06167">
        <w:rPr>
          <w:rFonts w:ascii="Times New Roman" w:hAnsi="Times New Roman" w:cs="Times New Roman"/>
          <w:i/>
          <w:iCs/>
          <w:noProof/>
          <w:sz w:val="24"/>
          <w:szCs w:val="28"/>
        </w:rPr>
        <w:t>Insights into Imaging</w:t>
      </w:r>
      <w:r w:rsidRPr="00C06167">
        <w:rPr>
          <w:rFonts w:ascii="Times New Roman" w:hAnsi="Times New Roman" w:cs="Times New Roman"/>
          <w:noProof/>
          <w:sz w:val="24"/>
          <w:szCs w:val="28"/>
        </w:rPr>
        <w:t>. Springer Verlag, pp. 611–629. Available at: https://doi.org/10.1007/s13244-018-0639-9.</w:t>
      </w:r>
    </w:p>
    <w:p w14:paraId="52E42E73"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4"/>
        </w:rPr>
      </w:pPr>
      <w:r w:rsidRPr="00C06167">
        <w:rPr>
          <w:rFonts w:ascii="Times New Roman" w:hAnsi="Times New Roman" w:cs="Times New Roman"/>
          <w:noProof/>
          <w:sz w:val="24"/>
          <w:szCs w:val="28"/>
        </w:rPr>
        <w:t xml:space="preserve">Zunaidi, M., Pane, U.F.S.S. and Nasyuha, A.H. (2021) ‘Analisis Teorema Bayes Dalam Mendiagnosa Penyakit Tanaman Pisang’, </w:t>
      </w:r>
      <w:r w:rsidRPr="00C06167">
        <w:rPr>
          <w:rFonts w:ascii="Times New Roman" w:hAnsi="Times New Roman" w:cs="Times New Roman"/>
          <w:i/>
          <w:iCs/>
          <w:noProof/>
          <w:sz w:val="24"/>
          <w:szCs w:val="28"/>
        </w:rPr>
        <w:t>Jurnal Media Informatika Budidarma</w:t>
      </w:r>
      <w:r w:rsidRPr="00C06167">
        <w:rPr>
          <w:rFonts w:ascii="Times New Roman" w:hAnsi="Times New Roman" w:cs="Times New Roman"/>
          <w:noProof/>
          <w:sz w:val="24"/>
          <w:szCs w:val="28"/>
        </w:rPr>
        <w:t>, 5(4), p. 1302. Available at: https://doi.org/10.30865/mib.v5i4.3225.</w:t>
      </w:r>
    </w:p>
    <w:p w14:paraId="04EA69BE" w14:textId="00B2CC11" w:rsidR="009604CA" w:rsidRPr="00A35A1D" w:rsidRDefault="00C06167" w:rsidP="00C06167">
      <w:pPr>
        <w:spacing w:after="0" w:line="276" w:lineRule="auto"/>
        <w:ind w:left="567" w:hanging="567"/>
        <w:jc w:val="both"/>
        <w:rPr>
          <w:rFonts w:ascii="Times New Roman" w:hAnsi="Times New Roman" w:cs="Times New Roman"/>
        </w:rPr>
      </w:pPr>
      <w:r w:rsidRPr="00C06167">
        <w:rPr>
          <w:rFonts w:ascii="Times New Roman" w:hAnsi="Times New Roman" w:cs="Times New Roman"/>
          <w:sz w:val="24"/>
          <w:szCs w:val="24"/>
        </w:rPr>
        <w:fldChar w:fldCharType="end"/>
      </w:r>
    </w:p>
    <w:p w14:paraId="0F6B7402" w14:textId="284E3C42" w:rsidR="009604CA" w:rsidRPr="00A35A1D" w:rsidRDefault="009604CA" w:rsidP="004372B7">
      <w:pPr>
        <w:spacing w:after="0" w:line="240" w:lineRule="auto"/>
        <w:jc w:val="both"/>
        <w:rPr>
          <w:rFonts w:ascii="Times New Roman" w:hAnsi="Times New Roman" w:cs="Times New Roman"/>
        </w:rPr>
      </w:pPr>
    </w:p>
    <w:p w14:paraId="5EE612A5" w14:textId="6793EB54" w:rsidR="00DD731E" w:rsidRPr="00A35A1D" w:rsidRDefault="00DD731E" w:rsidP="00DD731E">
      <w:pPr>
        <w:pStyle w:val="Heading3"/>
        <w:spacing w:before="1"/>
      </w:pPr>
      <w:r w:rsidRPr="00A35A1D">
        <w:rPr>
          <w:lang w:val="en-US"/>
        </w:rPr>
        <w:t xml:space="preserve">Lampiran 1. </w:t>
      </w:r>
      <w:r w:rsidRPr="00A35A1D">
        <w:t>Biodata</w:t>
      </w:r>
      <w:r w:rsidRPr="00A35A1D">
        <w:rPr>
          <w:spacing w:val="-4"/>
        </w:rPr>
        <w:t xml:space="preserve"> </w:t>
      </w:r>
      <w:r w:rsidRPr="00A35A1D">
        <w:t>Ketua</w:t>
      </w:r>
      <w:r w:rsidRPr="00A35A1D">
        <w:rPr>
          <w:spacing w:val="-3"/>
        </w:rPr>
        <w:t xml:space="preserve"> </w:t>
      </w:r>
      <w:r w:rsidRPr="00A35A1D">
        <w:t>dan</w:t>
      </w:r>
      <w:r w:rsidRPr="00A35A1D">
        <w:rPr>
          <w:spacing w:val="-4"/>
        </w:rPr>
        <w:t xml:space="preserve"> </w:t>
      </w:r>
      <w:r w:rsidRPr="00A35A1D">
        <w:t>Anggota</w:t>
      </w:r>
    </w:p>
    <w:p w14:paraId="3B663C34" w14:textId="77777777" w:rsidR="00DD731E" w:rsidRPr="00A35A1D" w:rsidRDefault="00DD731E" w:rsidP="00DD731E">
      <w:pPr>
        <w:pStyle w:val="BodyText"/>
        <w:spacing w:before="2"/>
        <w:rPr>
          <w:b/>
          <w:sz w:val="44"/>
        </w:rPr>
      </w:pPr>
    </w:p>
    <w:p w14:paraId="5C205ED2" w14:textId="77777777" w:rsidR="00DD731E" w:rsidRPr="00A35A1D"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rsidRPr="00A35A1D"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Pr="00A35A1D" w:rsidRDefault="00DD731E" w:rsidP="00172477">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6D4F42D4" w14:textId="77777777" w:rsidR="00DD731E" w:rsidRPr="00A35A1D" w:rsidRDefault="00DD731E" w:rsidP="00172477">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14C3A6CB" w14:textId="557E2986" w:rsidR="00DD731E" w:rsidRPr="00A35A1D" w:rsidRDefault="00B92822" w:rsidP="00172477">
            <w:pPr>
              <w:pStyle w:val="TableParagraph"/>
              <w:rPr>
                <w:sz w:val="24"/>
                <w:szCs w:val="24"/>
                <w:lang w:val="en-US"/>
              </w:rPr>
            </w:pPr>
            <w:r w:rsidRPr="00A35A1D">
              <w:rPr>
                <w:sz w:val="24"/>
                <w:szCs w:val="24"/>
                <w:lang w:val="en-US"/>
              </w:rPr>
              <w:t xml:space="preserve">     Muhammad Reza</w:t>
            </w:r>
          </w:p>
        </w:tc>
      </w:tr>
      <w:tr w:rsidR="00DD731E" w:rsidRPr="00A35A1D" w14:paraId="5B7B9F96" w14:textId="77777777" w:rsidTr="00172477">
        <w:trPr>
          <w:trHeight w:val="275"/>
        </w:trPr>
        <w:tc>
          <w:tcPr>
            <w:tcW w:w="456" w:type="dxa"/>
            <w:tcBorders>
              <w:left w:val="single" w:sz="4" w:space="0" w:color="BEBEBE"/>
            </w:tcBorders>
          </w:tcPr>
          <w:p w14:paraId="7CD20F5B" w14:textId="77777777" w:rsidR="00DD731E" w:rsidRPr="00A35A1D" w:rsidRDefault="00DD731E" w:rsidP="00172477">
            <w:pPr>
              <w:pStyle w:val="TableParagraph"/>
              <w:spacing w:line="256" w:lineRule="exact"/>
              <w:ind w:left="9"/>
              <w:jc w:val="center"/>
              <w:rPr>
                <w:sz w:val="24"/>
                <w:szCs w:val="24"/>
              </w:rPr>
            </w:pPr>
            <w:r w:rsidRPr="00A35A1D">
              <w:rPr>
                <w:sz w:val="24"/>
                <w:szCs w:val="24"/>
              </w:rPr>
              <w:t>2</w:t>
            </w:r>
          </w:p>
        </w:tc>
        <w:tc>
          <w:tcPr>
            <w:tcW w:w="2842" w:type="dxa"/>
          </w:tcPr>
          <w:p w14:paraId="21A3FF7C" w14:textId="77777777" w:rsidR="00DD731E" w:rsidRPr="00A35A1D" w:rsidRDefault="00DD731E" w:rsidP="00172477">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2B8D0167" w14:textId="73646FDC" w:rsidR="00DD731E" w:rsidRPr="00A35A1D" w:rsidRDefault="00DD731E" w:rsidP="00172477">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D731E" w:rsidRPr="00A35A1D"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Pr="00A35A1D" w:rsidRDefault="00DD731E" w:rsidP="00172477">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26C006C" w14:textId="77777777" w:rsidR="00DD731E" w:rsidRPr="00A35A1D" w:rsidRDefault="00DD731E" w:rsidP="00172477">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345928D8" w14:textId="60607786" w:rsidR="00DD731E" w:rsidRPr="00A35A1D" w:rsidRDefault="00B92822" w:rsidP="00172477">
            <w:pPr>
              <w:pStyle w:val="TableParagraph"/>
              <w:rPr>
                <w:sz w:val="24"/>
                <w:szCs w:val="24"/>
                <w:lang w:val="en-US"/>
              </w:rPr>
            </w:pPr>
            <w:r w:rsidRPr="00A35A1D">
              <w:rPr>
                <w:sz w:val="24"/>
                <w:szCs w:val="24"/>
                <w:lang w:val="en-US"/>
              </w:rPr>
              <w:t xml:space="preserve">     Teknik Informatika</w:t>
            </w:r>
          </w:p>
        </w:tc>
      </w:tr>
      <w:tr w:rsidR="00DD731E" w:rsidRPr="00A35A1D" w14:paraId="245FD72B" w14:textId="77777777" w:rsidTr="00B92822">
        <w:trPr>
          <w:trHeight w:val="80"/>
        </w:trPr>
        <w:tc>
          <w:tcPr>
            <w:tcW w:w="456" w:type="dxa"/>
            <w:tcBorders>
              <w:left w:val="single" w:sz="4" w:space="0" w:color="BEBEBE"/>
            </w:tcBorders>
          </w:tcPr>
          <w:p w14:paraId="743EF54D" w14:textId="77777777" w:rsidR="00DD731E" w:rsidRPr="00A35A1D" w:rsidRDefault="00DD731E" w:rsidP="00172477">
            <w:pPr>
              <w:pStyle w:val="TableParagraph"/>
              <w:spacing w:line="256" w:lineRule="exact"/>
              <w:ind w:left="9"/>
              <w:jc w:val="center"/>
              <w:rPr>
                <w:sz w:val="24"/>
                <w:szCs w:val="24"/>
              </w:rPr>
            </w:pPr>
            <w:r w:rsidRPr="00A35A1D">
              <w:rPr>
                <w:sz w:val="24"/>
                <w:szCs w:val="24"/>
              </w:rPr>
              <w:t>4</w:t>
            </w:r>
          </w:p>
        </w:tc>
        <w:tc>
          <w:tcPr>
            <w:tcW w:w="2842" w:type="dxa"/>
          </w:tcPr>
          <w:p w14:paraId="2E5580D6" w14:textId="77777777" w:rsidR="00DD731E" w:rsidRPr="00A35A1D" w:rsidRDefault="00DD731E" w:rsidP="00172477">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213C60F2" w14:textId="58195314" w:rsidR="00DD731E" w:rsidRPr="00A35A1D" w:rsidRDefault="00B92822" w:rsidP="00172477">
            <w:pPr>
              <w:pStyle w:val="TableParagraph"/>
              <w:rPr>
                <w:sz w:val="24"/>
                <w:szCs w:val="24"/>
                <w:lang w:val="en-US"/>
              </w:rPr>
            </w:pPr>
            <w:r w:rsidRPr="00A35A1D">
              <w:rPr>
                <w:sz w:val="24"/>
                <w:szCs w:val="24"/>
                <w:lang w:val="en-US"/>
              </w:rPr>
              <w:t xml:space="preserve">     2019470055</w:t>
            </w:r>
          </w:p>
        </w:tc>
      </w:tr>
      <w:tr w:rsidR="00DD731E" w:rsidRPr="00A35A1D"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Pr="00A35A1D" w:rsidRDefault="00DD731E" w:rsidP="00172477">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03E240B9" w14:textId="77777777" w:rsidR="00DD731E" w:rsidRPr="00A35A1D" w:rsidRDefault="00DD731E" w:rsidP="00172477">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19D99FF3" w14:textId="156F665A" w:rsidR="00DD731E" w:rsidRPr="00A35A1D" w:rsidRDefault="00B92822" w:rsidP="00172477">
            <w:pPr>
              <w:pStyle w:val="TableParagraph"/>
              <w:rPr>
                <w:sz w:val="24"/>
                <w:szCs w:val="24"/>
                <w:lang w:val="en-US"/>
              </w:rPr>
            </w:pPr>
            <w:r w:rsidRPr="00A35A1D">
              <w:rPr>
                <w:sz w:val="24"/>
                <w:szCs w:val="24"/>
                <w:lang w:val="en-US"/>
              </w:rPr>
              <w:t xml:space="preserve">    Jakarta,31-Januari-2001</w:t>
            </w:r>
          </w:p>
        </w:tc>
      </w:tr>
      <w:tr w:rsidR="00DD731E" w:rsidRPr="00A35A1D" w14:paraId="60BAE8EB" w14:textId="77777777" w:rsidTr="00172477">
        <w:trPr>
          <w:trHeight w:val="275"/>
        </w:trPr>
        <w:tc>
          <w:tcPr>
            <w:tcW w:w="456" w:type="dxa"/>
            <w:tcBorders>
              <w:left w:val="single" w:sz="4" w:space="0" w:color="BEBEBE"/>
            </w:tcBorders>
          </w:tcPr>
          <w:p w14:paraId="5D0903DD" w14:textId="77777777" w:rsidR="00DD731E" w:rsidRPr="00A35A1D" w:rsidRDefault="00DD731E" w:rsidP="00172477">
            <w:pPr>
              <w:pStyle w:val="TableParagraph"/>
              <w:spacing w:line="256" w:lineRule="exact"/>
              <w:ind w:left="9"/>
              <w:jc w:val="center"/>
              <w:rPr>
                <w:sz w:val="24"/>
                <w:szCs w:val="24"/>
              </w:rPr>
            </w:pPr>
            <w:r w:rsidRPr="00A35A1D">
              <w:rPr>
                <w:sz w:val="24"/>
                <w:szCs w:val="24"/>
              </w:rPr>
              <w:t>6</w:t>
            </w:r>
          </w:p>
        </w:tc>
        <w:tc>
          <w:tcPr>
            <w:tcW w:w="2842" w:type="dxa"/>
          </w:tcPr>
          <w:p w14:paraId="3DE6108C" w14:textId="77777777" w:rsidR="00DD731E" w:rsidRPr="00A35A1D" w:rsidRDefault="00DD731E" w:rsidP="00172477">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3E15ADD7" w14:textId="431F400D" w:rsidR="00DD731E" w:rsidRPr="00A35A1D" w:rsidRDefault="0003792C" w:rsidP="00172477">
            <w:pPr>
              <w:pStyle w:val="TableParagraph"/>
              <w:rPr>
                <w:sz w:val="24"/>
                <w:szCs w:val="24"/>
                <w:lang w:val="en-US"/>
              </w:rPr>
            </w:pPr>
            <w:r w:rsidRPr="00A35A1D">
              <w:rPr>
                <w:sz w:val="24"/>
                <w:szCs w:val="24"/>
                <w:lang w:val="en-US"/>
              </w:rPr>
              <w:t xml:space="preserve">    2019470055@ftumj.ac.id</w:t>
            </w:r>
          </w:p>
        </w:tc>
      </w:tr>
      <w:tr w:rsidR="00DD731E" w:rsidRPr="00A35A1D"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Pr="00A35A1D" w:rsidRDefault="00DD731E" w:rsidP="00172477">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2B2C83D6" w14:textId="77777777" w:rsidR="00DD731E" w:rsidRPr="00A35A1D" w:rsidRDefault="00DD731E" w:rsidP="00172477">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65CA6D00" w14:textId="19F76F93" w:rsidR="00DD731E" w:rsidRPr="00A35A1D" w:rsidRDefault="0003792C" w:rsidP="00172477">
            <w:pPr>
              <w:pStyle w:val="TableParagraph"/>
              <w:rPr>
                <w:sz w:val="24"/>
                <w:szCs w:val="24"/>
                <w:lang w:val="en-US"/>
              </w:rPr>
            </w:pPr>
            <w:r w:rsidRPr="00A35A1D">
              <w:rPr>
                <w:sz w:val="24"/>
                <w:szCs w:val="24"/>
                <w:lang w:val="en-US"/>
              </w:rPr>
              <w:t xml:space="preserve">     087781901634</w:t>
            </w:r>
          </w:p>
        </w:tc>
      </w:tr>
    </w:tbl>
    <w:p w14:paraId="0B30F45B"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rsidRPr="00A35A1D"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Pr="00A35A1D" w:rsidRDefault="00DD731E" w:rsidP="00172477">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55609312" w14:textId="77777777" w:rsidR="00DD731E" w:rsidRPr="00A35A1D" w:rsidRDefault="00DD731E" w:rsidP="00172477">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74F6FFF7" w14:textId="77777777" w:rsidR="00DD731E" w:rsidRPr="00A35A1D" w:rsidRDefault="00DD731E" w:rsidP="00172477">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42C68C2F" w14:textId="77777777" w:rsidR="00DD731E" w:rsidRPr="00A35A1D" w:rsidRDefault="00DD731E" w:rsidP="00172477">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D731E" w:rsidRPr="00A35A1D" w14:paraId="33E31442" w14:textId="77777777" w:rsidTr="00172477">
        <w:trPr>
          <w:trHeight w:val="362"/>
        </w:trPr>
        <w:tc>
          <w:tcPr>
            <w:tcW w:w="631" w:type="dxa"/>
            <w:tcBorders>
              <w:left w:val="single" w:sz="4" w:space="0" w:color="BEBEBE"/>
            </w:tcBorders>
          </w:tcPr>
          <w:p w14:paraId="5C31264D" w14:textId="77777777" w:rsidR="00DD731E" w:rsidRPr="00A35A1D" w:rsidRDefault="00DD731E" w:rsidP="00172477">
            <w:pPr>
              <w:pStyle w:val="TableParagraph"/>
              <w:spacing w:line="270" w:lineRule="exact"/>
              <w:ind w:left="7"/>
              <w:jc w:val="center"/>
              <w:rPr>
                <w:sz w:val="24"/>
                <w:szCs w:val="24"/>
              </w:rPr>
            </w:pPr>
            <w:r w:rsidRPr="00A35A1D">
              <w:rPr>
                <w:sz w:val="24"/>
                <w:szCs w:val="24"/>
              </w:rPr>
              <w:t>1</w:t>
            </w:r>
          </w:p>
        </w:tc>
        <w:tc>
          <w:tcPr>
            <w:tcW w:w="2700" w:type="dxa"/>
          </w:tcPr>
          <w:p w14:paraId="649731A9" w14:textId="4B771910" w:rsidR="00DD731E" w:rsidRPr="00A35A1D" w:rsidRDefault="00B22521" w:rsidP="00172477">
            <w:pPr>
              <w:pStyle w:val="TableParagraph"/>
              <w:rPr>
                <w:sz w:val="24"/>
                <w:szCs w:val="24"/>
                <w:lang w:val="en-US"/>
              </w:rPr>
            </w:pPr>
            <w:r w:rsidRPr="00A35A1D">
              <w:rPr>
                <w:sz w:val="24"/>
                <w:szCs w:val="24"/>
                <w:lang w:val="en-US"/>
              </w:rPr>
              <w:t>Magang Studi Independen</w:t>
            </w:r>
            <w:r w:rsidR="002B4357" w:rsidRPr="00A35A1D">
              <w:rPr>
                <w:sz w:val="24"/>
                <w:szCs w:val="24"/>
                <w:lang w:val="en-US"/>
              </w:rPr>
              <w:t xml:space="preserve"> Bersertifikat</w:t>
            </w:r>
            <w:r w:rsidRPr="00A35A1D">
              <w:rPr>
                <w:sz w:val="24"/>
                <w:szCs w:val="24"/>
                <w:lang w:val="en-US"/>
              </w:rPr>
              <w:t xml:space="preserve"> </w:t>
            </w:r>
            <w:r w:rsidR="00C636B2" w:rsidRPr="00A35A1D">
              <w:rPr>
                <w:sz w:val="24"/>
                <w:szCs w:val="24"/>
                <w:lang w:val="en-US"/>
              </w:rPr>
              <w:t>( AI Mastery)</w:t>
            </w:r>
          </w:p>
        </w:tc>
        <w:tc>
          <w:tcPr>
            <w:tcW w:w="2693" w:type="dxa"/>
          </w:tcPr>
          <w:p w14:paraId="17590A7F" w14:textId="0B4DEC92" w:rsidR="00DD731E" w:rsidRPr="00A35A1D" w:rsidRDefault="002B4357" w:rsidP="00172477">
            <w:pPr>
              <w:pStyle w:val="TableParagraph"/>
              <w:rPr>
                <w:sz w:val="24"/>
                <w:szCs w:val="24"/>
                <w:lang w:val="en-US"/>
              </w:rPr>
            </w:pPr>
            <w:r w:rsidRPr="00A35A1D">
              <w:rPr>
                <w:sz w:val="24"/>
                <w:szCs w:val="24"/>
                <w:lang w:val="en-US"/>
              </w:rPr>
              <w:t xml:space="preserve">    </w:t>
            </w:r>
            <w:r w:rsidR="00340A76" w:rsidRPr="00A35A1D">
              <w:rPr>
                <w:sz w:val="24"/>
                <w:szCs w:val="24"/>
                <w:lang w:val="en-US"/>
              </w:rPr>
              <w:t xml:space="preserve">     </w:t>
            </w:r>
            <w:r w:rsidRPr="00A35A1D">
              <w:rPr>
                <w:sz w:val="24"/>
                <w:szCs w:val="24"/>
                <w:lang w:val="en-US"/>
              </w:rPr>
              <w:t>Selesai</w:t>
            </w:r>
          </w:p>
        </w:tc>
        <w:tc>
          <w:tcPr>
            <w:tcW w:w="3043" w:type="dxa"/>
            <w:tcBorders>
              <w:right w:val="single" w:sz="4" w:space="0" w:color="BEBEBE"/>
            </w:tcBorders>
          </w:tcPr>
          <w:p w14:paraId="1FAC9096" w14:textId="77777777" w:rsidR="00F24E57" w:rsidRPr="00A35A1D" w:rsidRDefault="00BF55B1" w:rsidP="00172477">
            <w:pPr>
              <w:pStyle w:val="TableParagraph"/>
              <w:rPr>
                <w:sz w:val="24"/>
                <w:szCs w:val="24"/>
                <w:lang w:val="en-US"/>
              </w:rPr>
            </w:pPr>
            <w:r w:rsidRPr="00A35A1D">
              <w:rPr>
                <w:sz w:val="24"/>
                <w:szCs w:val="24"/>
                <w:lang w:val="en-US"/>
              </w:rPr>
              <w:t xml:space="preserve">  </w:t>
            </w:r>
            <w:r w:rsidR="00F24E57" w:rsidRPr="00A35A1D">
              <w:rPr>
                <w:sz w:val="24"/>
                <w:szCs w:val="24"/>
                <w:lang w:val="en-US"/>
              </w:rPr>
              <w:t>22 Febuari- 22 Juli 2022</w:t>
            </w:r>
          </w:p>
          <w:p w14:paraId="4DF46568" w14:textId="494CBAF1" w:rsidR="00DD731E" w:rsidRPr="00A35A1D" w:rsidRDefault="00F24E57" w:rsidP="00172477">
            <w:pPr>
              <w:pStyle w:val="TableParagraph"/>
              <w:rPr>
                <w:sz w:val="24"/>
                <w:szCs w:val="24"/>
                <w:lang w:val="en-US"/>
              </w:rPr>
            </w:pPr>
            <w:r w:rsidRPr="00A35A1D">
              <w:rPr>
                <w:sz w:val="24"/>
                <w:szCs w:val="24"/>
                <w:lang w:val="en-US"/>
              </w:rPr>
              <w:t xml:space="preserve"> </w:t>
            </w:r>
            <w:r w:rsidR="00BF55B1" w:rsidRPr="00A35A1D">
              <w:rPr>
                <w:sz w:val="24"/>
                <w:szCs w:val="24"/>
                <w:lang w:val="en-US"/>
              </w:rPr>
              <w:t xml:space="preserve">Orbit Futture Academy </w:t>
            </w:r>
          </w:p>
        </w:tc>
      </w:tr>
      <w:tr w:rsidR="00DD731E" w:rsidRPr="00A35A1D"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Pr="00A35A1D" w:rsidRDefault="00DD731E" w:rsidP="00172477">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207D4CC2" w14:textId="7FBDB1DD" w:rsidR="00DD731E" w:rsidRPr="00F7477D" w:rsidRDefault="00DD731E" w:rsidP="00172477">
            <w:pPr>
              <w:pStyle w:val="TableParagraph"/>
              <w:rPr>
                <w:i/>
                <w:iCs/>
                <w:sz w:val="24"/>
                <w:szCs w:val="24"/>
                <w:lang w:val="en-US"/>
              </w:rPr>
            </w:pPr>
          </w:p>
        </w:tc>
        <w:tc>
          <w:tcPr>
            <w:tcW w:w="2693" w:type="dxa"/>
            <w:shd w:val="clear" w:color="auto" w:fill="F1F1F1"/>
          </w:tcPr>
          <w:p w14:paraId="01F66541" w14:textId="77777777" w:rsidR="00DD731E" w:rsidRPr="00A35A1D" w:rsidRDefault="00DD731E" w:rsidP="00172477">
            <w:pPr>
              <w:pStyle w:val="TableParagraph"/>
              <w:rPr>
                <w:sz w:val="24"/>
                <w:szCs w:val="24"/>
              </w:rPr>
            </w:pPr>
          </w:p>
        </w:tc>
        <w:tc>
          <w:tcPr>
            <w:tcW w:w="3043" w:type="dxa"/>
            <w:tcBorders>
              <w:right w:val="single" w:sz="4" w:space="0" w:color="BEBEBE"/>
            </w:tcBorders>
            <w:shd w:val="clear" w:color="auto" w:fill="F1F1F1"/>
          </w:tcPr>
          <w:p w14:paraId="6497199F" w14:textId="77777777" w:rsidR="00DD731E" w:rsidRPr="00A35A1D" w:rsidRDefault="00DD731E" w:rsidP="00172477">
            <w:pPr>
              <w:pStyle w:val="TableParagraph"/>
              <w:rPr>
                <w:sz w:val="24"/>
                <w:szCs w:val="24"/>
              </w:rPr>
            </w:pPr>
          </w:p>
        </w:tc>
      </w:tr>
      <w:tr w:rsidR="00DD731E" w:rsidRPr="00A35A1D" w14:paraId="72F48151" w14:textId="77777777" w:rsidTr="00172477">
        <w:trPr>
          <w:trHeight w:val="359"/>
        </w:trPr>
        <w:tc>
          <w:tcPr>
            <w:tcW w:w="631" w:type="dxa"/>
            <w:tcBorders>
              <w:left w:val="single" w:sz="4" w:space="0" w:color="BEBEBE"/>
            </w:tcBorders>
          </w:tcPr>
          <w:p w14:paraId="19BDA54B" w14:textId="77777777" w:rsidR="00DD731E" w:rsidRPr="00A35A1D" w:rsidRDefault="00DD731E" w:rsidP="00172477">
            <w:pPr>
              <w:pStyle w:val="TableParagraph"/>
              <w:spacing w:line="268" w:lineRule="exact"/>
              <w:ind w:left="7"/>
              <w:jc w:val="center"/>
              <w:rPr>
                <w:sz w:val="24"/>
                <w:szCs w:val="24"/>
              </w:rPr>
            </w:pPr>
            <w:r w:rsidRPr="00A35A1D">
              <w:rPr>
                <w:sz w:val="24"/>
                <w:szCs w:val="24"/>
              </w:rPr>
              <w:t>3</w:t>
            </w:r>
          </w:p>
        </w:tc>
        <w:tc>
          <w:tcPr>
            <w:tcW w:w="2700" w:type="dxa"/>
          </w:tcPr>
          <w:p w14:paraId="1B7AEF70" w14:textId="77777777" w:rsidR="00DD731E" w:rsidRPr="00A35A1D" w:rsidRDefault="00DD731E" w:rsidP="00172477">
            <w:pPr>
              <w:pStyle w:val="TableParagraph"/>
              <w:rPr>
                <w:sz w:val="24"/>
                <w:szCs w:val="24"/>
              </w:rPr>
            </w:pPr>
          </w:p>
        </w:tc>
        <w:tc>
          <w:tcPr>
            <w:tcW w:w="2693" w:type="dxa"/>
          </w:tcPr>
          <w:p w14:paraId="56405036" w14:textId="77777777" w:rsidR="00DD731E" w:rsidRPr="00A35A1D" w:rsidRDefault="00DD731E" w:rsidP="00172477">
            <w:pPr>
              <w:pStyle w:val="TableParagraph"/>
              <w:rPr>
                <w:sz w:val="24"/>
                <w:szCs w:val="24"/>
              </w:rPr>
            </w:pPr>
          </w:p>
        </w:tc>
        <w:tc>
          <w:tcPr>
            <w:tcW w:w="3043" w:type="dxa"/>
            <w:tcBorders>
              <w:right w:val="single" w:sz="4" w:space="0" w:color="BEBEBE"/>
            </w:tcBorders>
          </w:tcPr>
          <w:p w14:paraId="7C520E1E" w14:textId="77777777" w:rsidR="00DD731E" w:rsidRPr="00A35A1D" w:rsidRDefault="00DD731E" w:rsidP="00172477">
            <w:pPr>
              <w:pStyle w:val="TableParagraph"/>
              <w:rPr>
                <w:sz w:val="24"/>
                <w:szCs w:val="24"/>
              </w:rPr>
            </w:pPr>
          </w:p>
        </w:tc>
      </w:tr>
    </w:tbl>
    <w:p w14:paraId="2911FA56"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rsidRPr="00A35A1D"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Pr="00A35A1D" w:rsidRDefault="00DD731E" w:rsidP="00172477">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4D750957" w14:textId="77777777" w:rsidR="00DD731E" w:rsidRPr="00A35A1D" w:rsidRDefault="00DD731E" w:rsidP="00172477">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DF41F9B" w14:textId="77777777" w:rsidR="00DD731E" w:rsidRPr="00A35A1D" w:rsidRDefault="00DD731E" w:rsidP="00172477">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396D3E59" w14:textId="77777777" w:rsidR="00DD731E" w:rsidRPr="00A35A1D" w:rsidRDefault="00DD731E" w:rsidP="00172477">
            <w:pPr>
              <w:pStyle w:val="TableParagraph"/>
              <w:spacing w:line="270" w:lineRule="exact"/>
              <w:ind w:left="311"/>
              <w:rPr>
                <w:sz w:val="24"/>
                <w:szCs w:val="24"/>
              </w:rPr>
            </w:pPr>
            <w:r w:rsidRPr="00A35A1D">
              <w:rPr>
                <w:sz w:val="24"/>
                <w:szCs w:val="24"/>
              </w:rPr>
              <w:t>Tahun</w:t>
            </w:r>
          </w:p>
        </w:tc>
      </w:tr>
      <w:tr w:rsidR="00DD731E" w:rsidRPr="00A35A1D" w14:paraId="0938F7E9" w14:textId="77777777" w:rsidTr="00172477">
        <w:trPr>
          <w:trHeight w:val="361"/>
        </w:trPr>
        <w:tc>
          <w:tcPr>
            <w:tcW w:w="631" w:type="dxa"/>
            <w:tcBorders>
              <w:left w:val="single" w:sz="4" w:space="0" w:color="BEBEBE"/>
            </w:tcBorders>
          </w:tcPr>
          <w:p w14:paraId="54541DE6" w14:textId="77777777" w:rsidR="00DD731E" w:rsidRPr="00A35A1D" w:rsidRDefault="00DD731E" w:rsidP="00172477">
            <w:pPr>
              <w:pStyle w:val="TableParagraph"/>
              <w:spacing w:line="273" w:lineRule="exact"/>
              <w:ind w:left="7"/>
              <w:jc w:val="center"/>
              <w:rPr>
                <w:sz w:val="24"/>
                <w:szCs w:val="24"/>
              </w:rPr>
            </w:pPr>
            <w:r w:rsidRPr="00A35A1D">
              <w:rPr>
                <w:sz w:val="24"/>
                <w:szCs w:val="24"/>
              </w:rPr>
              <w:t>1</w:t>
            </w:r>
          </w:p>
        </w:tc>
        <w:tc>
          <w:tcPr>
            <w:tcW w:w="3954" w:type="dxa"/>
          </w:tcPr>
          <w:p w14:paraId="3A0BEC3A" w14:textId="77777777" w:rsidR="00DD731E" w:rsidRPr="00A35A1D" w:rsidRDefault="00DD731E" w:rsidP="00172477">
            <w:pPr>
              <w:pStyle w:val="TableParagraph"/>
              <w:rPr>
                <w:sz w:val="24"/>
                <w:szCs w:val="24"/>
              </w:rPr>
            </w:pPr>
          </w:p>
        </w:tc>
        <w:tc>
          <w:tcPr>
            <w:tcW w:w="3248" w:type="dxa"/>
          </w:tcPr>
          <w:p w14:paraId="76724795" w14:textId="77777777" w:rsidR="00DD731E" w:rsidRPr="00A35A1D" w:rsidRDefault="00DD731E" w:rsidP="00172477">
            <w:pPr>
              <w:pStyle w:val="TableParagraph"/>
              <w:rPr>
                <w:sz w:val="24"/>
                <w:szCs w:val="24"/>
              </w:rPr>
            </w:pPr>
          </w:p>
        </w:tc>
        <w:tc>
          <w:tcPr>
            <w:tcW w:w="1237" w:type="dxa"/>
            <w:tcBorders>
              <w:right w:val="single" w:sz="4" w:space="0" w:color="BEBEBE"/>
            </w:tcBorders>
          </w:tcPr>
          <w:p w14:paraId="19310928" w14:textId="77777777" w:rsidR="00DD731E" w:rsidRPr="00A35A1D" w:rsidRDefault="00DD731E" w:rsidP="00172477">
            <w:pPr>
              <w:pStyle w:val="TableParagraph"/>
              <w:rPr>
                <w:sz w:val="24"/>
                <w:szCs w:val="24"/>
              </w:rPr>
            </w:pPr>
          </w:p>
        </w:tc>
      </w:tr>
      <w:tr w:rsidR="00DD731E" w:rsidRPr="00A35A1D"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Pr="00A35A1D" w:rsidRDefault="00DD731E" w:rsidP="00172477">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21B5EE22" w14:textId="77777777" w:rsidR="00DD731E" w:rsidRPr="00A35A1D" w:rsidRDefault="00DD731E" w:rsidP="00172477">
            <w:pPr>
              <w:pStyle w:val="TableParagraph"/>
              <w:rPr>
                <w:sz w:val="24"/>
                <w:szCs w:val="24"/>
              </w:rPr>
            </w:pPr>
          </w:p>
        </w:tc>
        <w:tc>
          <w:tcPr>
            <w:tcW w:w="3248" w:type="dxa"/>
            <w:shd w:val="clear" w:color="auto" w:fill="F1F1F1"/>
          </w:tcPr>
          <w:p w14:paraId="5B7D6112" w14:textId="77777777" w:rsidR="00DD731E" w:rsidRPr="00A35A1D" w:rsidRDefault="00DD731E" w:rsidP="00172477">
            <w:pPr>
              <w:pStyle w:val="TableParagraph"/>
              <w:rPr>
                <w:sz w:val="24"/>
                <w:szCs w:val="24"/>
              </w:rPr>
            </w:pPr>
          </w:p>
        </w:tc>
        <w:tc>
          <w:tcPr>
            <w:tcW w:w="1237" w:type="dxa"/>
            <w:tcBorders>
              <w:right w:val="single" w:sz="4" w:space="0" w:color="BEBEBE"/>
            </w:tcBorders>
            <w:shd w:val="clear" w:color="auto" w:fill="F1F1F1"/>
          </w:tcPr>
          <w:p w14:paraId="7401DDC1" w14:textId="77777777" w:rsidR="00DD731E" w:rsidRPr="00A35A1D" w:rsidRDefault="00DD731E" w:rsidP="00172477">
            <w:pPr>
              <w:pStyle w:val="TableParagraph"/>
              <w:rPr>
                <w:sz w:val="24"/>
                <w:szCs w:val="24"/>
              </w:rPr>
            </w:pPr>
          </w:p>
        </w:tc>
      </w:tr>
    </w:tbl>
    <w:p w14:paraId="0C17C973" w14:textId="77777777" w:rsidR="00DD731E" w:rsidRPr="00A35A1D" w:rsidRDefault="00DD731E" w:rsidP="00DD731E">
      <w:pPr>
        <w:pStyle w:val="BodyText"/>
        <w:spacing w:before="2"/>
      </w:pPr>
    </w:p>
    <w:p w14:paraId="0797E964" w14:textId="77777777" w:rsidR="00DD731E" w:rsidRPr="00A35A1D" w:rsidRDefault="00DD731E" w:rsidP="00EC37B5">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9E16609" w14:textId="1687EC05" w:rsidR="00DD731E" w:rsidRPr="00A35A1D" w:rsidRDefault="00DD731E" w:rsidP="00EC37B5">
      <w:pPr>
        <w:pStyle w:val="BodyText"/>
        <w:spacing w:before="160" w:line="254" w:lineRule="auto"/>
        <w:ind w:left="154" w:right="-1192"/>
        <w:jc w:val="both"/>
      </w:pPr>
      <w:r w:rsidRPr="00A35A1D">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29B9A" id="Text Box 16" o:spid="_x0000_s105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DKG5sNHwIAABMEAAAOAAAAAAAAAAAAAAAAAC4CAABkcnMvZTJvRG9jLnht&#10;bFBLAQItABQABgAIAAAAIQACubfo4QAAAAsBAAAPAAAAAAAAAAAAAAAAAHkEAABkcnMvZG93bnJl&#10;di54bWxQSwUGAAAAAAQABADzAAAAhwUAAAAA&#10;" filled="f" strokecolor="#9cc3e4" strokeweight=".48pt">
                <v:textbox inset="0,0,0,0">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071456C4" w14:textId="0735330B" w:rsidR="00DD731E" w:rsidRPr="00A35A1D" w:rsidRDefault="00DD731E" w:rsidP="00DD731E">
      <w:pPr>
        <w:pStyle w:val="BodyText"/>
        <w:spacing w:before="6"/>
      </w:pPr>
      <w:r w:rsidRPr="00A35A1D">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p>
    <w:p w14:paraId="5C6A670C" w14:textId="2528D634" w:rsidR="009604CA" w:rsidRPr="00A35A1D" w:rsidRDefault="009604CA" w:rsidP="00555A6E">
      <w:pPr>
        <w:spacing w:after="0" w:line="240" w:lineRule="auto"/>
        <w:ind w:left="567" w:hanging="567"/>
        <w:jc w:val="both"/>
        <w:rPr>
          <w:rFonts w:ascii="Times New Roman" w:hAnsi="Times New Roman" w:cs="Times New Roman"/>
          <w:b/>
          <w:bCs/>
        </w:rPr>
      </w:pPr>
    </w:p>
    <w:p w14:paraId="2AAE4429" w14:textId="7A79A65E" w:rsidR="00DD731E" w:rsidRPr="00A35A1D" w:rsidRDefault="00DD731E" w:rsidP="00555A6E">
      <w:pPr>
        <w:spacing w:after="0" w:line="240" w:lineRule="auto"/>
        <w:ind w:left="567" w:hanging="567"/>
        <w:jc w:val="both"/>
        <w:rPr>
          <w:rFonts w:ascii="Times New Roman" w:hAnsi="Times New Roman" w:cs="Times New Roman"/>
          <w:b/>
          <w:bCs/>
        </w:rPr>
      </w:pPr>
    </w:p>
    <w:p w14:paraId="131D7A25" w14:textId="43E93D3A" w:rsidR="00DD731E" w:rsidRPr="00A35A1D" w:rsidRDefault="00DD731E" w:rsidP="00476852">
      <w:pPr>
        <w:spacing w:after="0" w:line="240" w:lineRule="auto"/>
        <w:jc w:val="both"/>
        <w:rPr>
          <w:rFonts w:ascii="Times New Roman" w:hAnsi="Times New Roman" w:cs="Times New Roman"/>
          <w:b/>
          <w:bCs/>
        </w:rPr>
      </w:pPr>
    </w:p>
    <w:p w14:paraId="65DEB09C" w14:textId="2B2A4902" w:rsidR="00575BE0" w:rsidRPr="00A35A1D" w:rsidRDefault="00575BE0" w:rsidP="00476852">
      <w:pPr>
        <w:spacing w:after="0" w:line="240" w:lineRule="auto"/>
        <w:jc w:val="both"/>
        <w:rPr>
          <w:rFonts w:ascii="Times New Roman" w:hAnsi="Times New Roman" w:cs="Times New Roman"/>
          <w:b/>
          <w:bCs/>
        </w:rPr>
      </w:pPr>
    </w:p>
    <w:p w14:paraId="45F403B0" w14:textId="77777777" w:rsidR="005557B5" w:rsidRPr="00A35A1D" w:rsidRDefault="005557B5" w:rsidP="005557B5">
      <w:pPr>
        <w:spacing w:after="0" w:line="240" w:lineRule="auto"/>
        <w:ind w:left="567" w:hanging="567"/>
        <w:jc w:val="center"/>
        <w:rPr>
          <w:rFonts w:ascii="Times New Roman" w:hAnsi="Times New Roman" w:cs="Times New Roman"/>
          <w:sz w:val="24"/>
          <w:szCs w:val="24"/>
        </w:rPr>
      </w:pPr>
    </w:p>
    <w:p w14:paraId="53458F3F" w14:textId="35818C66"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2E954239"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103FA0A1" w14:textId="2F1A527C" w:rsidR="00575BE0" w:rsidRPr="00A35A1D" w:rsidRDefault="00575BE0" w:rsidP="00476852">
      <w:pPr>
        <w:spacing w:after="0" w:line="240" w:lineRule="auto"/>
        <w:jc w:val="both"/>
        <w:rPr>
          <w:rFonts w:ascii="Times New Roman" w:hAnsi="Times New Roman" w:cs="Times New Roman"/>
          <w:b/>
          <w:bCs/>
        </w:rPr>
      </w:pPr>
    </w:p>
    <w:p w14:paraId="0D3EC314" w14:textId="3BCE87CB" w:rsidR="00575BE0" w:rsidRPr="00A35A1D" w:rsidRDefault="00575BE0" w:rsidP="00476852">
      <w:pPr>
        <w:spacing w:after="0" w:line="240" w:lineRule="auto"/>
        <w:jc w:val="both"/>
        <w:rPr>
          <w:rFonts w:ascii="Times New Roman" w:hAnsi="Times New Roman" w:cs="Times New Roman"/>
          <w:b/>
          <w:bCs/>
        </w:rPr>
      </w:pPr>
    </w:p>
    <w:p w14:paraId="7C50F68D" w14:textId="77777777" w:rsidR="00D76BDA" w:rsidRPr="00A35A1D" w:rsidRDefault="00D76BDA" w:rsidP="00D76BDA">
      <w:pPr>
        <w:pStyle w:val="Heading3"/>
        <w:ind w:left="0"/>
        <w:rPr>
          <w:lang w:val="en-US"/>
        </w:rPr>
      </w:pPr>
    </w:p>
    <w:p w14:paraId="72A3DF38" w14:textId="77777777" w:rsidR="00D76BDA" w:rsidRPr="00A35A1D" w:rsidRDefault="00D76BDA"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76BDA" w:rsidRPr="00A35A1D" w14:paraId="6196C413" w14:textId="77777777" w:rsidTr="009B1A68">
        <w:trPr>
          <w:trHeight w:val="275"/>
        </w:trPr>
        <w:tc>
          <w:tcPr>
            <w:tcW w:w="456" w:type="dxa"/>
            <w:tcBorders>
              <w:left w:val="single" w:sz="4" w:space="0" w:color="BEBEBE"/>
            </w:tcBorders>
            <w:shd w:val="clear" w:color="auto" w:fill="F1F1F1"/>
          </w:tcPr>
          <w:p w14:paraId="13B764DA" w14:textId="77777777" w:rsidR="00D76BDA" w:rsidRPr="00A35A1D" w:rsidRDefault="00D76BDA"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7DA4BC42" w14:textId="77777777" w:rsidR="00D76BDA" w:rsidRPr="00A35A1D" w:rsidRDefault="00D76BDA"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33D7319B" w14:textId="7E415953" w:rsidR="00D76BDA" w:rsidRPr="00A35A1D" w:rsidRDefault="00D76BDA" w:rsidP="009B1A68">
            <w:pPr>
              <w:pStyle w:val="TableParagraph"/>
              <w:rPr>
                <w:sz w:val="24"/>
                <w:szCs w:val="24"/>
                <w:lang w:val="en-US"/>
              </w:rPr>
            </w:pPr>
            <w:r w:rsidRPr="00A35A1D">
              <w:rPr>
                <w:sz w:val="24"/>
                <w:szCs w:val="24"/>
                <w:lang w:val="en-US"/>
              </w:rPr>
              <w:t xml:space="preserve">     </w:t>
            </w:r>
            <w:r w:rsidR="005557B5" w:rsidRPr="00A35A1D">
              <w:rPr>
                <w:lang w:val="en-US"/>
              </w:rPr>
              <w:t>Selamet Saputra</w:t>
            </w:r>
          </w:p>
        </w:tc>
      </w:tr>
      <w:tr w:rsidR="00D76BDA" w:rsidRPr="00A35A1D" w14:paraId="3D14DD7F" w14:textId="77777777" w:rsidTr="009B1A68">
        <w:trPr>
          <w:trHeight w:val="275"/>
        </w:trPr>
        <w:tc>
          <w:tcPr>
            <w:tcW w:w="456" w:type="dxa"/>
            <w:tcBorders>
              <w:left w:val="single" w:sz="4" w:space="0" w:color="BEBEBE"/>
            </w:tcBorders>
          </w:tcPr>
          <w:p w14:paraId="6FECF2A7" w14:textId="77777777" w:rsidR="00D76BDA" w:rsidRPr="00A35A1D" w:rsidRDefault="00D76BDA" w:rsidP="009B1A68">
            <w:pPr>
              <w:pStyle w:val="TableParagraph"/>
              <w:spacing w:line="256" w:lineRule="exact"/>
              <w:ind w:left="9"/>
              <w:jc w:val="center"/>
              <w:rPr>
                <w:sz w:val="24"/>
                <w:szCs w:val="24"/>
              </w:rPr>
            </w:pPr>
            <w:r w:rsidRPr="00A35A1D">
              <w:rPr>
                <w:sz w:val="24"/>
                <w:szCs w:val="24"/>
              </w:rPr>
              <w:t>2</w:t>
            </w:r>
          </w:p>
        </w:tc>
        <w:tc>
          <w:tcPr>
            <w:tcW w:w="2842" w:type="dxa"/>
          </w:tcPr>
          <w:p w14:paraId="7025E421" w14:textId="77777777" w:rsidR="00D76BDA" w:rsidRPr="00A35A1D" w:rsidRDefault="00D76BDA"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78ADC2BE" w14:textId="77777777" w:rsidR="00D76BDA" w:rsidRPr="00A35A1D" w:rsidRDefault="00D76BDA"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76BDA" w:rsidRPr="00A35A1D" w14:paraId="61A38E51" w14:textId="77777777" w:rsidTr="009B1A68">
        <w:trPr>
          <w:trHeight w:val="277"/>
        </w:trPr>
        <w:tc>
          <w:tcPr>
            <w:tcW w:w="456" w:type="dxa"/>
            <w:tcBorders>
              <w:left w:val="single" w:sz="4" w:space="0" w:color="BEBEBE"/>
            </w:tcBorders>
            <w:shd w:val="clear" w:color="auto" w:fill="F1F1F1"/>
          </w:tcPr>
          <w:p w14:paraId="64822F52" w14:textId="77777777" w:rsidR="00D76BDA" w:rsidRPr="00A35A1D" w:rsidRDefault="00D76BDA"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15E42FD" w14:textId="77777777" w:rsidR="00D76BDA" w:rsidRPr="00A35A1D" w:rsidRDefault="00D76BDA"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483CDAD2" w14:textId="77777777" w:rsidR="00D76BDA" w:rsidRPr="00A35A1D" w:rsidRDefault="00D76BDA" w:rsidP="009B1A68">
            <w:pPr>
              <w:pStyle w:val="TableParagraph"/>
              <w:rPr>
                <w:sz w:val="24"/>
                <w:szCs w:val="24"/>
                <w:lang w:val="en-US"/>
              </w:rPr>
            </w:pPr>
            <w:r w:rsidRPr="00A35A1D">
              <w:rPr>
                <w:sz w:val="24"/>
                <w:szCs w:val="24"/>
                <w:lang w:val="en-US"/>
              </w:rPr>
              <w:t xml:space="preserve">     Teknik Informatika</w:t>
            </w:r>
          </w:p>
        </w:tc>
      </w:tr>
      <w:tr w:rsidR="00D76BDA" w:rsidRPr="00A35A1D" w14:paraId="530EDED2" w14:textId="77777777" w:rsidTr="009B1A68">
        <w:trPr>
          <w:trHeight w:val="80"/>
        </w:trPr>
        <w:tc>
          <w:tcPr>
            <w:tcW w:w="456" w:type="dxa"/>
            <w:tcBorders>
              <w:left w:val="single" w:sz="4" w:space="0" w:color="BEBEBE"/>
            </w:tcBorders>
          </w:tcPr>
          <w:p w14:paraId="5A97A612" w14:textId="77777777" w:rsidR="00D76BDA" w:rsidRPr="00A35A1D" w:rsidRDefault="00D76BDA" w:rsidP="009B1A68">
            <w:pPr>
              <w:pStyle w:val="TableParagraph"/>
              <w:spacing w:line="256" w:lineRule="exact"/>
              <w:ind w:left="9"/>
              <w:jc w:val="center"/>
              <w:rPr>
                <w:sz w:val="24"/>
                <w:szCs w:val="24"/>
              </w:rPr>
            </w:pPr>
            <w:r w:rsidRPr="00A35A1D">
              <w:rPr>
                <w:sz w:val="24"/>
                <w:szCs w:val="24"/>
              </w:rPr>
              <w:t>4</w:t>
            </w:r>
          </w:p>
        </w:tc>
        <w:tc>
          <w:tcPr>
            <w:tcW w:w="2842" w:type="dxa"/>
          </w:tcPr>
          <w:p w14:paraId="06CAE8EB" w14:textId="77777777" w:rsidR="00D76BDA" w:rsidRPr="00A35A1D" w:rsidRDefault="00D76BDA"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315633D2" w14:textId="3145F363" w:rsidR="00D76BDA" w:rsidRPr="00A35A1D" w:rsidRDefault="00D76BDA" w:rsidP="009B1A68">
            <w:pPr>
              <w:pStyle w:val="TableParagraph"/>
              <w:rPr>
                <w:sz w:val="24"/>
                <w:szCs w:val="24"/>
                <w:lang w:val="en-US"/>
              </w:rPr>
            </w:pPr>
            <w:r w:rsidRPr="00A35A1D">
              <w:rPr>
                <w:sz w:val="24"/>
                <w:szCs w:val="24"/>
                <w:lang w:val="en-US"/>
              </w:rPr>
              <w:t xml:space="preserve">     201947</w:t>
            </w:r>
            <w:r w:rsidR="00AB1610">
              <w:rPr>
                <w:sz w:val="24"/>
                <w:szCs w:val="24"/>
                <w:lang w:val="en-US"/>
              </w:rPr>
              <w:t>0069</w:t>
            </w:r>
          </w:p>
        </w:tc>
      </w:tr>
      <w:tr w:rsidR="00D76BDA" w:rsidRPr="00A35A1D" w14:paraId="2D32A98E" w14:textId="77777777" w:rsidTr="009B1A68">
        <w:trPr>
          <w:trHeight w:val="276"/>
        </w:trPr>
        <w:tc>
          <w:tcPr>
            <w:tcW w:w="456" w:type="dxa"/>
            <w:tcBorders>
              <w:left w:val="single" w:sz="4" w:space="0" w:color="BEBEBE"/>
            </w:tcBorders>
            <w:shd w:val="clear" w:color="auto" w:fill="F1F1F1"/>
          </w:tcPr>
          <w:p w14:paraId="7C870ED4" w14:textId="77777777" w:rsidR="00D76BDA" w:rsidRPr="00A35A1D" w:rsidRDefault="00D76BDA"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6450D479" w14:textId="77777777" w:rsidR="00D76BDA" w:rsidRPr="00A35A1D" w:rsidRDefault="00D76BDA"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0BF410BC" w14:textId="19795F61"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 xml:space="preserve"> Depok, 11 April 2001</w:t>
            </w:r>
          </w:p>
        </w:tc>
      </w:tr>
      <w:tr w:rsidR="00D76BDA" w:rsidRPr="00A35A1D" w14:paraId="3108A5B9" w14:textId="77777777" w:rsidTr="009B1A68">
        <w:trPr>
          <w:trHeight w:val="275"/>
        </w:trPr>
        <w:tc>
          <w:tcPr>
            <w:tcW w:w="456" w:type="dxa"/>
            <w:tcBorders>
              <w:left w:val="single" w:sz="4" w:space="0" w:color="BEBEBE"/>
            </w:tcBorders>
          </w:tcPr>
          <w:p w14:paraId="0B9F7B57" w14:textId="77777777" w:rsidR="00D76BDA" w:rsidRPr="00A35A1D" w:rsidRDefault="00D76BDA" w:rsidP="009B1A68">
            <w:pPr>
              <w:pStyle w:val="TableParagraph"/>
              <w:spacing w:line="256" w:lineRule="exact"/>
              <w:ind w:left="9"/>
              <w:jc w:val="center"/>
              <w:rPr>
                <w:sz w:val="24"/>
                <w:szCs w:val="24"/>
              </w:rPr>
            </w:pPr>
            <w:r w:rsidRPr="00A35A1D">
              <w:rPr>
                <w:sz w:val="24"/>
                <w:szCs w:val="24"/>
              </w:rPr>
              <w:t>6</w:t>
            </w:r>
          </w:p>
        </w:tc>
        <w:tc>
          <w:tcPr>
            <w:tcW w:w="2842" w:type="dxa"/>
          </w:tcPr>
          <w:p w14:paraId="004B686A" w14:textId="77777777" w:rsidR="00D76BDA" w:rsidRPr="00A35A1D" w:rsidRDefault="00D76BDA"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67F159A3" w14:textId="2B75D103"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2019470069@ftumj.ac.id</w:t>
            </w:r>
          </w:p>
        </w:tc>
      </w:tr>
      <w:tr w:rsidR="00D76BDA" w:rsidRPr="00A35A1D" w14:paraId="482E05BC" w14:textId="77777777" w:rsidTr="009B1A68">
        <w:trPr>
          <w:trHeight w:val="275"/>
        </w:trPr>
        <w:tc>
          <w:tcPr>
            <w:tcW w:w="456" w:type="dxa"/>
            <w:tcBorders>
              <w:left w:val="single" w:sz="4" w:space="0" w:color="BEBEBE"/>
            </w:tcBorders>
            <w:shd w:val="clear" w:color="auto" w:fill="F1F1F1"/>
          </w:tcPr>
          <w:p w14:paraId="33CA7476" w14:textId="77777777" w:rsidR="00D76BDA" w:rsidRPr="00A35A1D" w:rsidRDefault="00D76BDA"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78E2ACEE" w14:textId="77777777" w:rsidR="00D76BDA" w:rsidRPr="00A35A1D" w:rsidRDefault="00D76BDA"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B110D0A" w14:textId="483B2596"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081314217757</w:t>
            </w:r>
          </w:p>
        </w:tc>
      </w:tr>
    </w:tbl>
    <w:p w14:paraId="289ED39E"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76BDA" w:rsidRPr="00A35A1D" w14:paraId="4CFA3F75" w14:textId="77777777" w:rsidTr="009B1A68">
        <w:trPr>
          <w:trHeight w:val="275"/>
        </w:trPr>
        <w:tc>
          <w:tcPr>
            <w:tcW w:w="631" w:type="dxa"/>
            <w:tcBorders>
              <w:left w:val="single" w:sz="4" w:space="0" w:color="BEBEBE"/>
            </w:tcBorders>
            <w:shd w:val="clear" w:color="auto" w:fill="F1F1F1"/>
          </w:tcPr>
          <w:p w14:paraId="70291176" w14:textId="77777777" w:rsidR="00D76BDA" w:rsidRPr="00A35A1D" w:rsidRDefault="00D76BDA"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728FDD7E" w14:textId="77777777" w:rsidR="00D76BDA" w:rsidRPr="00A35A1D" w:rsidRDefault="00D76BDA"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14310DE8" w14:textId="77777777" w:rsidR="00D76BDA" w:rsidRPr="00A35A1D" w:rsidRDefault="00D76BDA"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38EF3CBF" w14:textId="77777777" w:rsidR="00D76BDA" w:rsidRPr="00A35A1D" w:rsidRDefault="00D76BDA"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76BDA" w:rsidRPr="00A35A1D" w14:paraId="32671F05" w14:textId="77777777" w:rsidTr="009B1A68">
        <w:trPr>
          <w:trHeight w:val="362"/>
        </w:trPr>
        <w:tc>
          <w:tcPr>
            <w:tcW w:w="631" w:type="dxa"/>
            <w:tcBorders>
              <w:left w:val="single" w:sz="4" w:space="0" w:color="BEBEBE"/>
            </w:tcBorders>
          </w:tcPr>
          <w:p w14:paraId="37613DB3" w14:textId="77777777" w:rsidR="00D76BDA" w:rsidRPr="00A35A1D" w:rsidRDefault="00D76BDA" w:rsidP="009B1A68">
            <w:pPr>
              <w:pStyle w:val="TableParagraph"/>
              <w:spacing w:line="270" w:lineRule="exact"/>
              <w:ind w:left="7"/>
              <w:jc w:val="center"/>
              <w:rPr>
                <w:sz w:val="24"/>
                <w:szCs w:val="24"/>
              </w:rPr>
            </w:pPr>
            <w:r w:rsidRPr="00A35A1D">
              <w:rPr>
                <w:sz w:val="24"/>
                <w:szCs w:val="24"/>
              </w:rPr>
              <w:t>1</w:t>
            </w:r>
          </w:p>
        </w:tc>
        <w:tc>
          <w:tcPr>
            <w:tcW w:w="2700" w:type="dxa"/>
          </w:tcPr>
          <w:p w14:paraId="2888DFD5" w14:textId="77777777" w:rsidR="00D76BDA" w:rsidRPr="00A35A1D" w:rsidRDefault="00D76BDA" w:rsidP="009B1A68">
            <w:pPr>
              <w:pStyle w:val="TableParagraph"/>
              <w:rPr>
                <w:sz w:val="24"/>
                <w:szCs w:val="24"/>
                <w:lang w:val="en-US"/>
              </w:rPr>
            </w:pPr>
            <w:r w:rsidRPr="00A35A1D">
              <w:rPr>
                <w:sz w:val="24"/>
                <w:szCs w:val="24"/>
                <w:lang w:val="en-US"/>
              </w:rPr>
              <w:t>Magang Studi Independen Bersertifikat ( AI Mastery)</w:t>
            </w:r>
          </w:p>
        </w:tc>
        <w:tc>
          <w:tcPr>
            <w:tcW w:w="2693" w:type="dxa"/>
          </w:tcPr>
          <w:p w14:paraId="25FFC61F" w14:textId="77777777" w:rsidR="00D76BDA" w:rsidRPr="00A35A1D" w:rsidRDefault="00D76BDA" w:rsidP="009B1A68">
            <w:pPr>
              <w:pStyle w:val="TableParagraph"/>
              <w:rPr>
                <w:sz w:val="24"/>
                <w:szCs w:val="24"/>
                <w:lang w:val="en-US"/>
              </w:rPr>
            </w:pPr>
            <w:r w:rsidRPr="00A35A1D">
              <w:rPr>
                <w:sz w:val="24"/>
                <w:szCs w:val="24"/>
                <w:lang w:val="en-US"/>
              </w:rPr>
              <w:t xml:space="preserve">         Selesai</w:t>
            </w:r>
          </w:p>
        </w:tc>
        <w:tc>
          <w:tcPr>
            <w:tcW w:w="3043" w:type="dxa"/>
            <w:tcBorders>
              <w:right w:val="single" w:sz="4" w:space="0" w:color="BEBEBE"/>
            </w:tcBorders>
          </w:tcPr>
          <w:p w14:paraId="606061A3" w14:textId="77777777" w:rsidR="00D76BDA" w:rsidRPr="00A35A1D" w:rsidRDefault="00D76BDA" w:rsidP="009B1A68">
            <w:pPr>
              <w:pStyle w:val="TableParagraph"/>
              <w:rPr>
                <w:sz w:val="24"/>
                <w:szCs w:val="24"/>
                <w:lang w:val="en-US"/>
              </w:rPr>
            </w:pPr>
            <w:r w:rsidRPr="00A35A1D">
              <w:rPr>
                <w:sz w:val="24"/>
                <w:szCs w:val="24"/>
                <w:lang w:val="en-US"/>
              </w:rPr>
              <w:t xml:space="preserve">  22 Febuari- 22 Juli 2022</w:t>
            </w:r>
          </w:p>
          <w:p w14:paraId="6C8E83E7" w14:textId="77777777" w:rsidR="00D76BDA" w:rsidRPr="00A35A1D" w:rsidRDefault="00D76BDA" w:rsidP="009B1A68">
            <w:pPr>
              <w:pStyle w:val="TableParagraph"/>
              <w:rPr>
                <w:sz w:val="24"/>
                <w:szCs w:val="24"/>
                <w:lang w:val="en-US"/>
              </w:rPr>
            </w:pPr>
            <w:r w:rsidRPr="00A35A1D">
              <w:rPr>
                <w:sz w:val="24"/>
                <w:szCs w:val="24"/>
                <w:lang w:val="en-US"/>
              </w:rPr>
              <w:t xml:space="preserve"> Orbit Futture Academy </w:t>
            </w:r>
          </w:p>
        </w:tc>
      </w:tr>
      <w:tr w:rsidR="00D76BDA" w:rsidRPr="00A35A1D" w14:paraId="5E25CD4D" w14:textId="77777777" w:rsidTr="009B1A68">
        <w:trPr>
          <w:trHeight w:val="359"/>
        </w:trPr>
        <w:tc>
          <w:tcPr>
            <w:tcW w:w="631" w:type="dxa"/>
            <w:tcBorders>
              <w:left w:val="single" w:sz="4" w:space="0" w:color="BEBEBE"/>
            </w:tcBorders>
            <w:shd w:val="clear" w:color="auto" w:fill="F1F1F1"/>
          </w:tcPr>
          <w:p w14:paraId="391DBE16" w14:textId="77777777" w:rsidR="00D76BDA" w:rsidRPr="00A35A1D" w:rsidRDefault="00D76BDA"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45121F78" w14:textId="77777777" w:rsidR="00D76BDA" w:rsidRPr="00A35A1D" w:rsidRDefault="00D76BDA" w:rsidP="009B1A68">
            <w:pPr>
              <w:pStyle w:val="TableParagraph"/>
              <w:rPr>
                <w:sz w:val="24"/>
                <w:szCs w:val="24"/>
              </w:rPr>
            </w:pPr>
          </w:p>
        </w:tc>
        <w:tc>
          <w:tcPr>
            <w:tcW w:w="2693" w:type="dxa"/>
            <w:shd w:val="clear" w:color="auto" w:fill="F1F1F1"/>
          </w:tcPr>
          <w:p w14:paraId="634E1163" w14:textId="77777777" w:rsidR="00D76BDA" w:rsidRPr="00A35A1D" w:rsidRDefault="00D76BDA" w:rsidP="009B1A68">
            <w:pPr>
              <w:pStyle w:val="TableParagraph"/>
              <w:rPr>
                <w:sz w:val="24"/>
                <w:szCs w:val="24"/>
              </w:rPr>
            </w:pPr>
          </w:p>
        </w:tc>
        <w:tc>
          <w:tcPr>
            <w:tcW w:w="3043" w:type="dxa"/>
            <w:tcBorders>
              <w:right w:val="single" w:sz="4" w:space="0" w:color="BEBEBE"/>
            </w:tcBorders>
            <w:shd w:val="clear" w:color="auto" w:fill="F1F1F1"/>
          </w:tcPr>
          <w:p w14:paraId="44FDF827" w14:textId="77777777" w:rsidR="00D76BDA" w:rsidRPr="00A35A1D" w:rsidRDefault="00D76BDA" w:rsidP="009B1A68">
            <w:pPr>
              <w:pStyle w:val="TableParagraph"/>
              <w:rPr>
                <w:sz w:val="24"/>
                <w:szCs w:val="24"/>
              </w:rPr>
            </w:pPr>
          </w:p>
        </w:tc>
      </w:tr>
      <w:tr w:rsidR="00D76BDA" w:rsidRPr="00A35A1D" w14:paraId="75E75AA1" w14:textId="77777777" w:rsidTr="009B1A68">
        <w:trPr>
          <w:trHeight w:val="359"/>
        </w:trPr>
        <w:tc>
          <w:tcPr>
            <w:tcW w:w="631" w:type="dxa"/>
            <w:tcBorders>
              <w:left w:val="single" w:sz="4" w:space="0" w:color="BEBEBE"/>
            </w:tcBorders>
          </w:tcPr>
          <w:p w14:paraId="6B41FAB5" w14:textId="77777777" w:rsidR="00D76BDA" w:rsidRPr="00A35A1D" w:rsidRDefault="00D76BDA" w:rsidP="009B1A68">
            <w:pPr>
              <w:pStyle w:val="TableParagraph"/>
              <w:spacing w:line="268" w:lineRule="exact"/>
              <w:ind w:left="7"/>
              <w:jc w:val="center"/>
              <w:rPr>
                <w:sz w:val="24"/>
                <w:szCs w:val="24"/>
              </w:rPr>
            </w:pPr>
            <w:r w:rsidRPr="00A35A1D">
              <w:rPr>
                <w:sz w:val="24"/>
                <w:szCs w:val="24"/>
              </w:rPr>
              <w:t>3</w:t>
            </w:r>
          </w:p>
        </w:tc>
        <w:tc>
          <w:tcPr>
            <w:tcW w:w="2700" w:type="dxa"/>
          </w:tcPr>
          <w:p w14:paraId="5D3BD5A2" w14:textId="77777777" w:rsidR="00D76BDA" w:rsidRPr="00A35A1D" w:rsidRDefault="00D76BDA" w:rsidP="009B1A68">
            <w:pPr>
              <w:pStyle w:val="TableParagraph"/>
              <w:rPr>
                <w:sz w:val="24"/>
                <w:szCs w:val="24"/>
              </w:rPr>
            </w:pPr>
          </w:p>
        </w:tc>
        <w:tc>
          <w:tcPr>
            <w:tcW w:w="2693" w:type="dxa"/>
          </w:tcPr>
          <w:p w14:paraId="5B7F86A2" w14:textId="77777777" w:rsidR="00D76BDA" w:rsidRPr="00A35A1D" w:rsidRDefault="00D76BDA" w:rsidP="009B1A68">
            <w:pPr>
              <w:pStyle w:val="TableParagraph"/>
              <w:rPr>
                <w:sz w:val="24"/>
                <w:szCs w:val="24"/>
              </w:rPr>
            </w:pPr>
          </w:p>
        </w:tc>
        <w:tc>
          <w:tcPr>
            <w:tcW w:w="3043" w:type="dxa"/>
            <w:tcBorders>
              <w:right w:val="single" w:sz="4" w:space="0" w:color="BEBEBE"/>
            </w:tcBorders>
          </w:tcPr>
          <w:p w14:paraId="465CEC70" w14:textId="77777777" w:rsidR="00D76BDA" w:rsidRPr="00A35A1D" w:rsidRDefault="00D76BDA" w:rsidP="009B1A68">
            <w:pPr>
              <w:pStyle w:val="TableParagraph"/>
              <w:rPr>
                <w:sz w:val="24"/>
                <w:szCs w:val="24"/>
              </w:rPr>
            </w:pPr>
          </w:p>
        </w:tc>
      </w:tr>
    </w:tbl>
    <w:p w14:paraId="478CB971"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76BDA" w:rsidRPr="00A35A1D" w14:paraId="45F64DCA" w14:textId="77777777" w:rsidTr="009B1A68">
        <w:trPr>
          <w:trHeight w:val="297"/>
        </w:trPr>
        <w:tc>
          <w:tcPr>
            <w:tcW w:w="631" w:type="dxa"/>
            <w:tcBorders>
              <w:left w:val="single" w:sz="4" w:space="0" w:color="BEBEBE"/>
            </w:tcBorders>
            <w:shd w:val="clear" w:color="auto" w:fill="F1F1F1"/>
          </w:tcPr>
          <w:p w14:paraId="7CB2EDB4" w14:textId="77777777" w:rsidR="00D76BDA" w:rsidRPr="00A35A1D" w:rsidRDefault="00D76BDA"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756016E" w14:textId="77777777" w:rsidR="00D76BDA" w:rsidRPr="00A35A1D" w:rsidRDefault="00D76BDA"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3981E0A8" w14:textId="77777777" w:rsidR="00D76BDA" w:rsidRPr="00A35A1D" w:rsidRDefault="00D76BDA"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46946512" w14:textId="77777777" w:rsidR="00D76BDA" w:rsidRPr="00A35A1D" w:rsidRDefault="00D76BDA" w:rsidP="009B1A68">
            <w:pPr>
              <w:pStyle w:val="TableParagraph"/>
              <w:spacing w:line="270" w:lineRule="exact"/>
              <w:ind w:left="311"/>
              <w:rPr>
                <w:sz w:val="24"/>
                <w:szCs w:val="24"/>
              </w:rPr>
            </w:pPr>
            <w:r w:rsidRPr="00A35A1D">
              <w:rPr>
                <w:sz w:val="24"/>
                <w:szCs w:val="24"/>
              </w:rPr>
              <w:t>Tahun</w:t>
            </w:r>
          </w:p>
        </w:tc>
      </w:tr>
      <w:tr w:rsidR="00D76BDA" w:rsidRPr="00A35A1D" w14:paraId="3FCF4051" w14:textId="77777777" w:rsidTr="009B1A68">
        <w:trPr>
          <w:trHeight w:val="361"/>
        </w:trPr>
        <w:tc>
          <w:tcPr>
            <w:tcW w:w="631" w:type="dxa"/>
            <w:tcBorders>
              <w:left w:val="single" w:sz="4" w:space="0" w:color="BEBEBE"/>
            </w:tcBorders>
          </w:tcPr>
          <w:p w14:paraId="15130797" w14:textId="77777777" w:rsidR="00D76BDA" w:rsidRPr="00A35A1D" w:rsidRDefault="00D76BDA" w:rsidP="009B1A68">
            <w:pPr>
              <w:pStyle w:val="TableParagraph"/>
              <w:spacing w:line="273" w:lineRule="exact"/>
              <w:ind w:left="7"/>
              <w:jc w:val="center"/>
              <w:rPr>
                <w:sz w:val="24"/>
                <w:szCs w:val="24"/>
              </w:rPr>
            </w:pPr>
            <w:r w:rsidRPr="00A35A1D">
              <w:rPr>
                <w:sz w:val="24"/>
                <w:szCs w:val="24"/>
              </w:rPr>
              <w:t>1</w:t>
            </w:r>
          </w:p>
        </w:tc>
        <w:tc>
          <w:tcPr>
            <w:tcW w:w="3954" w:type="dxa"/>
          </w:tcPr>
          <w:p w14:paraId="1616F118" w14:textId="77777777" w:rsidR="00D76BDA" w:rsidRPr="00A35A1D" w:rsidRDefault="00D76BDA" w:rsidP="009B1A68">
            <w:pPr>
              <w:pStyle w:val="TableParagraph"/>
              <w:rPr>
                <w:sz w:val="24"/>
                <w:szCs w:val="24"/>
              </w:rPr>
            </w:pPr>
          </w:p>
        </w:tc>
        <w:tc>
          <w:tcPr>
            <w:tcW w:w="3248" w:type="dxa"/>
          </w:tcPr>
          <w:p w14:paraId="092BD2E7" w14:textId="77777777" w:rsidR="00D76BDA" w:rsidRPr="00A35A1D" w:rsidRDefault="00D76BDA" w:rsidP="009B1A68">
            <w:pPr>
              <w:pStyle w:val="TableParagraph"/>
              <w:rPr>
                <w:sz w:val="24"/>
                <w:szCs w:val="24"/>
              </w:rPr>
            </w:pPr>
          </w:p>
        </w:tc>
        <w:tc>
          <w:tcPr>
            <w:tcW w:w="1237" w:type="dxa"/>
            <w:tcBorders>
              <w:right w:val="single" w:sz="4" w:space="0" w:color="BEBEBE"/>
            </w:tcBorders>
          </w:tcPr>
          <w:p w14:paraId="7146AFB2" w14:textId="77777777" w:rsidR="00D76BDA" w:rsidRPr="00A35A1D" w:rsidRDefault="00D76BDA" w:rsidP="009B1A68">
            <w:pPr>
              <w:pStyle w:val="TableParagraph"/>
              <w:rPr>
                <w:sz w:val="24"/>
                <w:szCs w:val="24"/>
              </w:rPr>
            </w:pPr>
          </w:p>
        </w:tc>
      </w:tr>
      <w:tr w:rsidR="00D76BDA" w:rsidRPr="00A35A1D" w14:paraId="230B8656" w14:textId="77777777" w:rsidTr="009B1A68">
        <w:trPr>
          <w:trHeight w:val="360"/>
        </w:trPr>
        <w:tc>
          <w:tcPr>
            <w:tcW w:w="631" w:type="dxa"/>
            <w:tcBorders>
              <w:left w:val="single" w:sz="4" w:space="0" w:color="BEBEBE"/>
            </w:tcBorders>
            <w:shd w:val="clear" w:color="auto" w:fill="F1F1F1"/>
          </w:tcPr>
          <w:p w14:paraId="0CE3389F" w14:textId="77777777" w:rsidR="00D76BDA" w:rsidRPr="00A35A1D" w:rsidRDefault="00D76BDA"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03FFF366" w14:textId="77777777" w:rsidR="00D76BDA" w:rsidRPr="00A35A1D" w:rsidRDefault="00D76BDA" w:rsidP="009B1A68">
            <w:pPr>
              <w:pStyle w:val="TableParagraph"/>
              <w:rPr>
                <w:sz w:val="24"/>
                <w:szCs w:val="24"/>
              </w:rPr>
            </w:pPr>
          </w:p>
        </w:tc>
        <w:tc>
          <w:tcPr>
            <w:tcW w:w="3248" w:type="dxa"/>
            <w:shd w:val="clear" w:color="auto" w:fill="F1F1F1"/>
          </w:tcPr>
          <w:p w14:paraId="0D29360C" w14:textId="77777777" w:rsidR="00D76BDA" w:rsidRPr="00A35A1D" w:rsidRDefault="00D76BDA" w:rsidP="009B1A68">
            <w:pPr>
              <w:pStyle w:val="TableParagraph"/>
              <w:rPr>
                <w:sz w:val="24"/>
                <w:szCs w:val="24"/>
              </w:rPr>
            </w:pPr>
          </w:p>
        </w:tc>
        <w:tc>
          <w:tcPr>
            <w:tcW w:w="1237" w:type="dxa"/>
            <w:tcBorders>
              <w:right w:val="single" w:sz="4" w:space="0" w:color="BEBEBE"/>
            </w:tcBorders>
            <w:shd w:val="clear" w:color="auto" w:fill="F1F1F1"/>
          </w:tcPr>
          <w:p w14:paraId="010B215C" w14:textId="77777777" w:rsidR="00D76BDA" w:rsidRPr="00A35A1D" w:rsidRDefault="00D76BDA" w:rsidP="009B1A68">
            <w:pPr>
              <w:pStyle w:val="TableParagraph"/>
              <w:rPr>
                <w:sz w:val="24"/>
                <w:szCs w:val="24"/>
              </w:rPr>
            </w:pPr>
          </w:p>
        </w:tc>
      </w:tr>
    </w:tbl>
    <w:p w14:paraId="0C2D68C3" w14:textId="77777777" w:rsidR="00D76BDA" w:rsidRPr="00A35A1D" w:rsidRDefault="00D76BDA" w:rsidP="00D76BDA">
      <w:pPr>
        <w:pStyle w:val="BodyText"/>
        <w:spacing w:before="2"/>
      </w:pPr>
    </w:p>
    <w:p w14:paraId="4518C5D0" w14:textId="77777777" w:rsidR="00D76BDA" w:rsidRPr="00A35A1D" w:rsidRDefault="00D76BDA" w:rsidP="00D76BDA">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2698AE6" w14:textId="77777777" w:rsidR="00D76BDA" w:rsidRPr="00A35A1D" w:rsidRDefault="00D76BDA" w:rsidP="00D76BDA">
      <w:pPr>
        <w:pStyle w:val="BodyText"/>
        <w:spacing w:before="160" w:line="254" w:lineRule="auto"/>
        <w:ind w:left="154" w:right="-1192"/>
        <w:jc w:val="both"/>
      </w:pPr>
      <w:r w:rsidRPr="00A35A1D">
        <w:rPr>
          <w:noProof/>
        </w:rPr>
        <mc:AlternateContent>
          <mc:Choice Requires="wps">
            <w:drawing>
              <wp:anchor distT="0" distB="0" distL="114300" distR="114300" simplePos="0" relativeHeight="251693056" behindDoc="0" locked="0" layoutInCell="1" allowOverlap="1" wp14:anchorId="060282E8" wp14:editId="2964C098">
                <wp:simplePos x="0" y="0"/>
                <wp:positionH relativeFrom="page">
                  <wp:posOffset>4587875</wp:posOffset>
                </wp:positionH>
                <wp:positionV relativeFrom="paragraph">
                  <wp:posOffset>585470</wp:posOffset>
                </wp:positionV>
                <wp:extent cx="2477135" cy="1177290"/>
                <wp:effectExtent l="6350" t="5080" r="12065" b="825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82E8" id="Text Box 5" o:spid="_x0000_s1057" type="#_x0000_t202" style="position:absolute;left:0;text-align:left;margin-left:361.25pt;margin-top:46.1pt;width:195.05pt;height:92.7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HuY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K5o7HY5E7qA6EpUIo1XpaVHQAv7mrCebltz/2gtUnJlPluSI&#10;nj4HeA5250BYSUdLHjgbw00Yvb93qJuWkEfBLdyRZLVOZL50ceqXrJc4Pj2T6O3X/6nq5TGvnwE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CInHuYHwIAABQEAAAOAAAAAAAAAAAAAAAAAC4CAABkcnMvZTJvRG9jLnht&#10;bFBLAQItABQABgAIAAAAIQACubfo4QAAAAsBAAAPAAAAAAAAAAAAAAAAAHkEAABkcnMvZG93bnJl&#10;di54bWxQSwUGAAAAAAQABADzAAAAhwUAAAAA&#10;" filled="f" strokecolor="#9cc3e4" strokeweight=".48pt">
                <v:textbox inset="0,0,0,0">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2DEF34" w14:textId="77777777" w:rsidR="00D76BDA" w:rsidRPr="00A35A1D" w:rsidRDefault="00D76BDA" w:rsidP="00D76BDA">
      <w:pPr>
        <w:pStyle w:val="Heading3"/>
        <w:ind w:left="0"/>
        <w:rPr>
          <w:b w:val="0"/>
          <w:bCs w:val="0"/>
          <w:sz w:val="24"/>
          <w:szCs w:val="24"/>
        </w:rPr>
      </w:pPr>
    </w:p>
    <w:p w14:paraId="64641D28" w14:textId="77777777" w:rsidR="00D76BDA" w:rsidRPr="00A35A1D" w:rsidRDefault="00D76BDA" w:rsidP="00D76BDA">
      <w:pPr>
        <w:rPr>
          <w:rFonts w:ascii="Times New Roman" w:hAnsi="Times New Roman" w:cs="Times New Roman"/>
          <w:lang w:val="en-US"/>
        </w:rPr>
      </w:pPr>
    </w:p>
    <w:p w14:paraId="1E65CFE6" w14:textId="77777777" w:rsidR="00D76BDA" w:rsidRPr="00A35A1D" w:rsidRDefault="00D76BDA" w:rsidP="00D76BDA">
      <w:pPr>
        <w:rPr>
          <w:rFonts w:ascii="Times New Roman" w:hAnsi="Times New Roman" w:cs="Times New Roman"/>
          <w:lang w:val="en-US"/>
        </w:rPr>
      </w:pPr>
    </w:p>
    <w:p w14:paraId="7632551B" w14:textId="77777777" w:rsidR="00D76BDA" w:rsidRPr="00A35A1D" w:rsidRDefault="00D76BDA" w:rsidP="00D76BDA">
      <w:pPr>
        <w:rPr>
          <w:rFonts w:ascii="Times New Roman" w:hAnsi="Times New Roman" w:cs="Times New Roman"/>
          <w:lang w:val="en-US"/>
        </w:rPr>
      </w:pPr>
    </w:p>
    <w:p w14:paraId="5A32537D" w14:textId="77777777" w:rsidR="00D76BDA" w:rsidRPr="00A35A1D" w:rsidRDefault="00D76BDA" w:rsidP="00D76BDA">
      <w:pPr>
        <w:rPr>
          <w:rFonts w:ascii="Times New Roman" w:hAnsi="Times New Roman" w:cs="Times New Roman"/>
          <w:lang w:val="en-US"/>
        </w:rPr>
      </w:pPr>
    </w:p>
    <w:p w14:paraId="0EC7AEC6" w14:textId="77777777" w:rsidR="00D76BDA" w:rsidRPr="00A35A1D" w:rsidRDefault="00D76BDA" w:rsidP="00D76BDA">
      <w:pPr>
        <w:rPr>
          <w:rFonts w:ascii="Times New Roman" w:hAnsi="Times New Roman" w:cs="Times New Roman"/>
          <w:lang w:val="en-US"/>
        </w:rPr>
      </w:pPr>
    </w:p>
    <w:p w14:paraId="1D9054AB" w14:textId="77777777" w:rsidR="00D76BDA" w:rsidRPr="00A35A1D" w:rsidRDefault="00D76BDA" w:rsidP="00D76BDA">
      <w:pPr>
        <w:rPr>
          <w:rFonts w:ascii="Times New Roman" w:hAnsi="Times New Roman" w:cs="Times New Roman"/>
          <w:lang w:val="en-US"/>
        </w:rPr>
      </w:pPr>
    </w:p>
    <w:p w14:paraId="1BE555A8" w14:textId="77777777" w:rsidR="00D76BDA" w:rsidRPr="00A35A1D" w:rsidRDefault="00D76BDA" w:rsidP="00D76BDA">
      <w:pPr>
        <w:rPr>
          <w:rFonts w:ascii="Times New Roman" w:eastAsia="Times New Roman" w:hAnsi="Times New Roman" w:cs="Times New Roman"/>
          <w:sz w:val="24"/>
          <w:szCs w:val="24"/>
          <w:lang w:val="id"/>
        </w:rPr>
      </w:pPr>
    </w:p>
    <w:p w14:paraId="30B47CED" w14:textId="21F8724C" w:rsidR="00D76BDA" w:rsidRPr="00A35A1D" w:rsidRDefault="00D76BDA" w:rsidP="00D76BDA">
      <w:pPr>
        <w:tabs>
          <w:tab w:val="left" w:pos="1344"/>
        </w:tabs>
        <w:rPr>
          <w:rFonts w:ascii="Times New Roman" w:eastAsia="Times New Roman" w:hAnsi="Times New Roman" w:cs="Times New Roman"/>
          <w:sz w:val="24"/>
          <w:szCs w:val="24"/>
          <w:lang w:val="id"/>
        </w:rPr>
      </w:pPr>
      <w:r w:rsidRPr="00A35A1D">
        <w:rPr>
          <w:rFonts w:ascii="Times New Roman" w:eastAsia="Times New Roman" w:hAnsi="Times New Roman" w:cs="Times New Roman"/>
          <w:sz w:val="24"/>
          <w:szCs w:val="24"/>
          <w:lang w:val="id"/>
        </w:rPr>
        <w:tab/>
      </w:r>
    </w:p>
    <w:p w14:paraId="541A2A74" w14:textId="77777777"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0ADB8135"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282E6C41" w14:textId="17FBB602" w:rsidR="00D76BDA" w:rsidRPr="00A35A1D" w:rsidRDefault="00D76BDA" w:rsidP="00D76BDA">
      <w:pPr>
        <w:tabs>
          <w:tab w:val="left" w:pos="1344"/>
        </w:tabs>
        <w:rPr>
          <w:rFonts w:ascii="Times New Roman" w:eastAsia="Times New Roman" w:hAnsi="Times New Roman" w:cs="Times New Roman"/>
          <w:sz w:val="24"/>
          <w:szCs w:val="24"/>
          <w:lang w:val="id"/>
        </w:rPr>
      </w:pPr>
    </w:p>
    <w:p w14:paraId="2E822DA4" w14:textId="4D114803" w:rsidR="00D76BDA" w:rsidRPr="00A35A1D" w:rsidRDefault="00D76BDA" w:rsidP="00D76BDA">
      <w:pPr>
        <w:tabs>
          <w:tab w:val="left" w:pos="1344"/>
        </w:tabs>
        <w:rPr>
          <w:rFonts w:ascii="Times New Roman" w:eastAsia="Times New Roman" w:hAnsi="Times New Roman" w:cs="Times New Roman"/>
          <w:sz w:val="24"/>
          <w:szCs w:val="24"/>
          <w:lang w:val="id"/>
        </w:rPr>
      </w:pPr>
    </w:p>
    <w:p w14:paraId="2B0481BE" w14:textId="77777777" w:rsidR="00613FE4" w:rsidRPr="00A35A1D" w:rsidRDefault="00613FE4" w:rsidP="00D76BDA">
      <w:pPr>
        <w:tabs>
          <w:tab w:val="left" w:pos="1344"/>
        </w:tabs>
        <w:rPr>
          <w:rFonts w:ascii="Times New Roman" w:eastAsia="Times New Roman" w:hAnsi="Times New Roman" w:cs="Times New Roman"/>
          <w:sz w:val="24"/>
          <w:szCs w:val="24"/>
          <w:lang w:val="id"/>
        </w:rPr>
      </w:pPr>
    </w:p>
    <w:p w14:paraId="66F22A04" w14:textId="77777777" w:rsidR="00613FE4" w:rsidRPr="00A35A1D" w:rsidRDefault="00613FE4"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pgSz w:w="11906" w:h="16838"/>
          <w:pgMar w:top="1701" w:right="1701" w:bottom="1701" w:left="2268" w:header="709" w:footer="709" w:gutter="57"/>
          <w:cols w:space="708"/>
          <w:docGrid w:linePitch="360"/>
        </w:sectPr>
      </w:pPr>
    </w:p>
    <w:p w14:paraId="4C2BD4C1" w14:textId="77777777" w:rsidR="004E1726" w:rsidRPr="00A35A1D" w:rsidRDefault="004E1726"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lastRenderedPageBreak/>
        <w:t>Identitas</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4E1726" w:rsidRPr="00A35A1D" w14:paraId="2CCB116D" w14:textId="77777777" w:rsidTr="009B1A68">
        <w:trPr>
          <w:trHeight w:val="275"/>
        </w:trPr>
        <w:tc>
          <w:tcPr>
            <w:tcW w:w="456" w:type="dxa"/>
            <w:tcBorders>
              <w:left w:val="single" w:sz="4" w:space="0" w:color="BEBEBE"/>
            </w:tcBorders>
            <w:shd w:val="clear" w:color="auto" w:fill="F1F1F1"/>
          </w:tcPr>
          <w:p w14:paraId="488DCB73" w14:textId="77777777" w:rsidR="004E1726" w:rsidRPr="00A35A1D" w:rsidRDefault="004E1726"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02C2E4BB" w14:textId="77777777" w:rsidR="004E1726" w:rsidRPr="00A35A1D" w:rsidRDefault="004E1726"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09CD8745" w14:textId="2AE1A4A8" w:rsidR="004E1726" w:rsidRPr="00A35A1D" w:rsidRDefault="004E1726" w:rsidP="009B1A68">
            <w:pPr>
              <w:pStyle w:val="TableParagraph"/>
              <w:rPr>
                <w:sz w:val="24"/>
                <w:szCs w:val="24"/>
                <w:lang w:val="en-US"/>
              </w:rPr>
            </w:pPr>
            <w:r w:rsidRPr="00A35A1D">
              <w:rPr>
                <w:sz w:val="24"/>
                <w:szCs w:val="24"/>
                <w:lang w:val="en-US"/>
              </w:rPr>
              <w:t xml:space="preserve">     </w:t>
            </w:r>
            <w:r w:rsidR="005557B5" w:rsidRPr="00A35A1D">
              <w:rPr>
                <w:lang w:val="en-US"/>
              </w:rPr>
              <w:t>Syechan Ahmad Zidan</w:t>
            </w:r>
          </w:p>
        </w:tc>
      </w:tr>
      <w:tr w:rsidR="004E1726" w:rsidRPr="00A35A1D" w14:paraId="2C00FE58" w14:textId="77777777" w:rsidTr="009B1A68">
        <w:trPr>
          <w:trHeight w:val="275"/>
        </w:trPr>
        <w:tc>
          <w:tcPr>
            <w:tcW w:w="456" w:type="dxa"/>
            <w:tcBorders>
              <w:left w:val="single" w:sz="4" w:space="0" w:color="BEBEBE"/>
            </w:tcBorders>
          </w:tcPr>
          <w:p w14:paraId="05684547" w14:textId="77777777" w:rsidR="004E1726" w:rsidRPr="00A35A1D" w:rsidRDefault="004E1726" w:rsidP="009B1A68">
            <w:pPr>
              <w:pStyle w:val="TableParagraph"/>
              <w:spacing w:line="256" w:lineRule="exact"/>
              <w:ind w:left="9"/>
              <w:jc w:val="center"/>
              <w:rPr>
                <w:sz w:val="24"/>
                <w:szCs w:val="24"/>
              </w:rPr>
            </w:pPr>
            <w:r w:rsidRPr="00A35A1D">
              <w:rPr>
                <w:sz w:val="24"/>
                <w:szCs w:val="24"/>
              </w:rPr>
              <w:t>2</w:t>
            </w:r>
          </w:p>
        </w:tc>
        <w:tc>
          <w:tcPr>
            <w:tcW w:w="2842" w:type="dxa"/>
          </w:tcPr>
          <w:p w14:paraId="0C36725A" w14:textId="77777777" w:rsidR="004E1726" w:rsidRPr="00A35A1D" w:rsidRDefault="004E1726"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1FCD8F59" w14:textId="77777777" w:rsidR="004E1726" w:rsidRPr="00A35A1D" w:rsidRDefault="004E1726"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4E1726" w:rsidRPr="00A35A1D" w14:paraId="6419CBD2" w14:textId="77777777" w:rsidTr="009B1A68">
        <w:trPr>
          <w:trHeight w:val="277"/>
        </w:trPr>
        <w:tc>
          <w:tcPr>
            <w:tcW w:w="456" w:type="dxa"/>
            <w:tcBorders>
              <w:left w:val="single" w:sz="4" w:space="0" w:color="BEBEBE"/>
            </w:tcBorders>
            <w:shd w:val="clear" w:color="auto" w:fill="F1F1F1"/>
          </w:tcPr>
          <w:p w14:paraId="3D2A5038" w14:textId="77777777" w:rsidR="004E1726" w:rsidRPr="00A35A1D" w:rsidRDefault="004E1726"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1B54592A" w14:textId="77777777" w:rsidR="004E1726" w:rsidRPr="00A35A1D" w:rsidRDefault="004E1726"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0DED4FC4" w14:textId="77777777" w:rsidR="004E1726" w:rsidRPr="00A35A1D" w:rsidRDefault="004E1726" w:rsidP="009B1A68">
            <w:pPr>
              <w:pStyle w:val="TableParagraph"/>
              <w:rPr>
                <w:sz w:val="24"/>
                <w:szCs w:val="24"/>
                <w:lang w:val="en-US"/>
              </w:rPr>
            </w:pPr>
            <w:r w:rsidRPr="00A35A1D">
              <w:rPr>
                <w:sz w:val="24"/>
                <w:szCs w:val="24"/>
                <w:lang w:val="en-US"/>
              </w:rPr>
              <w:t xml:space="preserve">     Teknik Informatika</w:t>
            </w:r>
          </w:p>
        </w:tc>
      </w:tr>
      <w:tr w:rsidR="004E1726" w:rsidRPr="00A35A1D" w14:paraId="342CB003" w14:textId="77777777" w:rsidTr="009B1A68">
        <w:trPr>
          <w:trHeight w:val="80"/>
        </w:trPr>
        <w:tc>
          <w:tcPr>
            <w:tcW w:w="456" w:type="dxa"/>
            <w:tcBorders>
              <w:left w:val="single" w:sz="4" w:space="0" w:color="BEBEBE"/>
            </w:tcBorders>
          </w:tcPr>
          <w:p w14:paraId="4CAD2B47" w14:textId="77777777" w:rsidR="004E1726" w:rsidRPr="00A35A1D" w:rsidRDefault="004E1726" w:rsidP="009B1A68">
            <w:pPr>
              <w:pStyle w:val="TableParagraph"/>
              <w:spacing w:line="256" w:lineRule="exact"/>
              <w:ind w:left="9"/>
              <w:jc w:val="center"/>
              <w:rPr>
                <w:sz w:val="24"/>
                <w:szCs w:val="24"/>
              </w:rPr>
            </w:pPr>
            <w:r w:rsidRPr="00A35A1D">
              <w:rPr>
                <w:sz w:val="24"/>
                <w:szCs w:val="24"/>
              </w:rPr>
              <w:t>4</w:t>
            </w:r>
          </w:p>
        </w:tc>
        <w:tc>
          <w:tcPr>
            <w:tcW w:w="2842" w:type="dxa"/>
          </w:tcPr>
          <w:p w14:paraId="2A622387" w14:textId="77777777" w:rsidR="004E1726" w:rsidRPr="00A35A1D" w:rsidRDefault="004E1726"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11F9B8A1" w14:textId="0AA221C6" w:rsidR="004E1726" w:rsidRPr="00A35A1D" w:rsidRDefault="004E1726" w:rsidP="009B1A68">
            <w:pPr>
              <w:pStyle w:val="TableParagraph"/>
              <w:rPr>
                <w:sz w:val="24"/>
                <w:szCs w:val="24"/>
                <w:lang w:val="en-US"/>
              </w:rPr>
            </w:pPr>
            <w:r w:rsidRPr="00A35A1D">
              <w:rPr>
                <w:sz w:val="24"/>
                <w:szCs w:val="24"/>
                <w:lang w:val="en-US"/>
              </w:rPr>
              <w:t xml:space="preserve">     201947</w:t>
            </w:r>
            <w:r w:rsidR="0060152A">
              <w:rPr>
                <w:sz w:val="24"/>
                <w:szCs w:val="24"/>
                <w:lang w:val="en-US"/>
              </w:rPr>
              <w:t>0110</w:t>
            </w:r>
          </w:p>
        </w:tc>
      </w:tr>
      <w:tr w:rsidR="004E1726" w:rsidRPr="00A35A1D" w14:paraId="3A4A8247" w14:textId="77777777" w:rsidTr="009B1A68">
        <w:trPr>
          <w:trHeight w:val="276"/>
        </w:trPr>
        <w:tc>
          <w:tcPr>
            <w:tcW w:w="456" w:type="dxa"/>
            <w:tcBorders>
              <w:left w:val="single" w:sz="4" w:space="0" w:color="BEBEBE"/>
            </w:tcBorders>
            <w:shd w:val="clear" w:color="auto" w:fill="F1F1F1"/>
          </w:tcPr>
          <w:p w14:paraId="31692D6C" w14:textId="77777777" w:rsidR="004E1726" w:rsidRPr="00A35A1D" w:rsidRDefault="004E1726"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2B0042E8" w14:textId="77777777" w:rsidR="004E1726" w:rsidRPr="00A35A1D" w:rsidRDefault="004E1726"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44137A60" w14:textId="0F6D8B87" w:rsidR="004E1726" w:rsidRPr="00A35A1D" w:rsidRDefault="004E1726" w:rsidP="009B1A68">
            <w:pPr>
              <w:pStyle w:val="TableParagraph"/>
              <w:rPr>
                <w:sz w:val="24"/>
                <w:szCs w:val="24"/>
                <w:lang w:val="en-US"/>
              </w:rPr>
            </w:pPr>
            <w:r w:rsidRPr="00A35A1D">
              <w:rPr>
                <w:sz w:val="24"/>
                <w:szCs w:val="24"/>
                <w:lang w:val="en-US"/>
              </w:rPr>
              <w:t xml:space="preserve">    </w:t>
            </w:r>
            <w:r w:rsidR="0060152A">
              <w:rPr>
                <w:sz w:val="24"/>
                <w:szCs w:val="24"/>
                <w:lang w:val="en-US"/>
              </w:rPr>
              <w:t>Jakarta, 23 Februari 2000</w:t>
            </w:r>
          </w:p>
        </w:tc>
      </w:tr>
      <w:tr w:rsidR="004E1726" w:rsidRPr="00A35A1D" w14:paraId="44B2CBD9" w14:textId="77777777" w:rsidTr="009B1A68">
        <w:trPr>
          <w:trHeight w:val="275"/>
        </w:trPr>
        <w:tc>
          <w:tcPr>
            <w:tcW w:w="456" w:type="dxa"/>
            <w:tcBorders>
              <w:left w:val="single" w:sz="4" w:space="0" w:color="BEBEBE"/>
            </w:tcBorders>
          </w:tcPr>
          <w:p w14:paraId="5774A99F" w14:textId="77777777" w:rsidR="004E1726" w:rsidRPr="00A35A1D" w:rsidRDefault="004E1726" w:rsidP="009B1A68">
            <w:pPr>
              <w:pStyle w:val="TableParagraph"/>
              <w:spacing w:line="256" w:lineRule="exact"/>
              <w:ind w:left="9"/>
              <w:jc w:val="center"/>
              <w:rPr>
                <w:sz w:val="24"/>
                <w:szCs w:val="24"/>
              </w:rPr>
            </w:pPr>
            <w:r w:rsidRPr="00A35A1D">
              <w:rPr>
                <w:sz w:val="24"/>
                <w:szCs w:val="24"/>
              </w:rPr>
              <w:t>6</w:t>
            </w:r>
          </w:p>
        </w:tc>
        <w:tc>
          <w:tcPr>
            <w:tcW w:w="2842" w:type="dxa"/>
          </w:tcPr>
          <w:p w14:paraId="319C0BB5" w14:textId="77777777" w:rsidR="004E1726" w:rsidRPr="00A35A1D" w:rsidRDefault="004E1726"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4A79FB84" w14:textId="69AE298F" w:rsidR="004E1726" w:rsidRPr="00A35A1D" w:rsidRDefault="004E1726" w:rsidP="009B1A68">
            <w:pPr>
              <w:pStyle w:val="TableParagraph"/>
              <w:rPr>
                <w:sz w:val="24"/>
                <w:szCs w:val="24"/>
                <w:lang w:val="en-US"/>
              </w:rPr>
            </w:pPr>
            <w:r w:rsidRPr="00A35A1D">
              <w:rPr>
                <w:sz w:val="24"/>
                <w:szCs w:val="24"/>
                <w:lang w:val="en-US"/>
              </w:rPr>
              <w:t xml:space="preserve">    </w:t>
            </w:r>
            <w:hyperlink r:id="rId25" w:history="1">
              <w:r w:rsidR="0060152A" w:rsidRPr="00EA6EFD">
                <w:rPr>
                  <w:rStyle w:val="Hyperlink"/>
                  <w:sz w:val="24"/>
                  <w:szCs w:val="24"/>
                  <w:lang w:val="en-US"/>
                </w:rPr>
                <w:t>2019470110@student.umj.ac.id</w:t>
              </w:r>
            </w:hyperlink>
          </w:p>
        </w:tc>
      </w:tr>
      <w:tr w:rsidR="004E1726" w:rsidRPr="00A35A1D" w14:paraId="79BAEB12" w14:textId="77777777" w:rsidTr="009B1A68">
        <w:trPr>
          <w:trHeight w:val="275"/>
        </w:trPr>
        <w:tc>
          <w:tcPr>
            <w:tcW w:w="456" w:type="dxa"/>
            <w:tcBorders>
              <w:left w:val="single" w:sz="4" w:space="0" w:color="BEBEBE"/>
            </w:tcBorders>
            <w:shd w:val="clear" w:color="auto" w:fill="F1F1F1"/>
          </w:tcPr>
          <w:p w14:paraId="1A4315F5" w14:textId="77777777" w:rsidR="004E1726" w:rsidRPr="00A35A1D" w:rsidRDefault="004E1726"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1AAE0E7B" w14:textId="77777777" w:rsidR="004E1726" w:rsidRPr="00A35A1D" w:rsidRDefault="004E1726"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26E3A2F" w14:textId="13DF7517" w:rsidR="004E1726" w:rsidRPr="00A35A1D" w:rsidRDefault="004E1726" w:rsidP="009B1A68">
            <w:pPr>
              <w:pStyle w:val="TableParagraph"/>
              <w:rPr>
                <w:sz w:val="24"/>
                <w:szCs w:val="24"/>
                <w:lang w:val="en-US"/>
              </w:rPr>
            </w:pPr>
            <w:r w:rsidRPr="00A35A1D">
              <w:rPr>
                <w:sz w:val="24"/>
                <w:szCs w:val="24"/>
                <w:lang w:val="en-US"/>
              </w:rPr>
              <w:t xml:space="preserve">    </w:t>
            </w:r>
            <w:r w:rsidR="0060152A">
              <w:rPr>
                <w:sz w:val="24"/>
                <w:szCs w:val="24"/>
                <w:lang w:val="en-US"/>
              </w:rPr>
              <w:t>081585658122</w:t>
            </w:r>
          </w:p>
        </w:tc>
      </w:tr>
    </w:tbl>
    <w:p w14:paraId="12D9151E"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Kegiat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Kemahasiswa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Pern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4E1726" w:rsidRPr="00A35A1D" w14:paraId="4076ACB1" w14:textId="77777777" w:rsidTr="009B1A68">
        <w:trPr>
          <w:trHeight w:val="275"/>
        </w:trPr>
        <w:tc>
          <w:tcPr>
            <w:tcW w:w="631" w:type="dxa"/>
            <w:tcBorders>
              <w:left w:val="single" w:sz="4" w:space="0" w:color="BEBEBE"/>
            </w:tcBorders>
            <w:shd w:val="clear" w:color="auto" w:fill="F1F1F1"/>
          </w:tcPr>
          <w:p w14:paraId="2D0BD1E1" w14:textId="77777777" w:rsidR="004E1726" w:rsidRPr="00A35A1D" w:rsidRDefault="004E1726"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397F5E22" w14:textId="77777777" w:rsidR="004E1726" w:rsidRPr="00A35A1D" w:rsidRDefault="004E1726"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664B1D6F" w14:textId="77777777" w:rsidR="004E1726" w:rsidRPr="00A35A1D" w:rsidRDefault="004E1726"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6AB5186B" w14:textId="77777777" w:rsidR="004E1726" w:rsidRPr="00A35A1D" w:rsidRDefault="004E1726"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4E1726" w:rsidRPr="00A35A1D" w14:paraId="211E293E" w14:textId="77777777" w:rsidTr="009B1A68">
        <w:trPr>
          <w:trHeight w:val="362"/>
        </w:trPr>
        <w:tc>
          <w:tcPr>
            <w:tcW w:w="631" w:type="dxa"/>
            <w:tcBorders>
              <w:left w:val="single" w:sz="4" w:space="0" w:color="BEBEBE"/>
            </w:tcBorders>
          </w:tcPr>
          <w:p w14:paraId="23CBEAC1" w14:textId="77777777" w:rsidR="004E1726" w:rsidRPr="00A35A1D" w:rsidRDefault="004E1726" w:rsidP="009B1A68">
            <w:pPr>
              <w:pStyle w:val="TableParagraph"/>
              <w:spacing w:line="270" w:lineRule="exact"/>
              <w:ind w:left="7"/>
              <w:jc w:val="center"/>
              <w:rPr>
                <w:sz w:val="24"/>
                <w:szCs w:val="24"/>
              </w:rPr>
            </w:pPr>
            <w:r w:rsidRPr="00A35A1D">
              <w:rPr>
                <w:sz w:val="24"/>
                <w:szCs w:val="24"/>
              </w:rPr>
              <w:t>1</w:t>
            </w:r>
          </w:p>
        </w:tc>
        <w:tc>
          <w:tcPr>
            <w:tcW w:w="2700" w:type="dxa"/>
          </w:tcPr>
          <w:p w14:paraId="60F9A988" w14:textId="77777777" w:rsidR="004E1726" w:rsidRPr="00A35A1D" w:rsidRDefault="004E1726" w:rsidP="009B1A68">
            <w:pPr>
              <w:pStyle w:val="TableParagraph"/>
              <w:rPr>
                <w:sz w:val="24"/>
                <w:szCs w:val="24"/>
                <w:lang w:val="en-US"/>
              </w:rPr>
            </w:pPr>
            <w:r w:rsidRPr="00A35A1D">
              <w:rPr>
                <w:sz w:val="24"/>
                <w:szCs w:val="24"/>
                <w:lang w:val="en-US"/>
              </w:rPr>
              <w:t>Magang Studi Independen Bersertifikat ( AI Mastery)</w:t>
            </w:r>
          </w:p>
        </w:tc>
        <w:tc>
          <w:tcPr>
            <w:tcW w:w="2693" w:type="dxa"/>
          </w:tcPr>
          <w:p w14:paraId="64E9A1D1" w14:textId="77777777" w:rsidR="004E1726" w:rsidRPr="00A35A1D" w:rsidRDefault="004E1726" w:rsidP="009B1A68">
            <w:pPr>
              <w:pStyle w:val="TableParagraph"/>
              <w:rPr>
                <w:sz w:val="24"/>
                <w:szCs w:val="24"/>
                <w:lang w:val="en-US"/>
              </w:rPr>
            </w:pPr>
            <w:r w:rsidRPr="00A35A1D">
              <w:rPr>
                <w:sz w:val="24"/>
                <w:szCs w:val="24"/>
                <w:lang w:val="en-US"/>
              </w:rPr>
              <w:t xml:space="preserve">         Selesai</w:t>
            </w:r>
          </w:p>
        </w:tc>
        <w:tc>
          <w:tcPr>
            <w:tcW w:w="3043" w:type="dxa"/>
            <w:tcBorders>
              <w:right w:val="single" w:sz="4" w:space="0" w:color="BEBEBE"/>
            </w:tcBorders>
          </w:tcPr>
          <w:p w14:paraId="71F1BFD7" w14:textId="77777777" w:rsidR="004E1726" w:rsidRPr="00A35A1D" w:rsidRDefault="004E1726" w:rsidP="009B1A68">
            <w:pPr>
              <w:pStyle w:val="TableParagraph"/>
              <w:rPr>
                <w:sz w:val="24"/>
                <w:szCs w:val="24"/>
                <w:lang w:val="en-US"/>
              </w:rPr>
            </w:pPr>
            <w:r w:rsidRPr="00A35A1D">
              <w:rPr>
                <w:sz w:val="24"/>
                <w:szCs w:val="24"/>
                <w:lang w:val="en-US"/>
              </w:rPr>
              <w:t xml:space="preserve">  22 Febuari- 22 Juli 2022</w:t>
            </w:r>
          </w:p>
          <w:p w14:paraId="6259910A" w14:textId="77777777" w:rsidR="004E1726" w:rsidRPr="00A35A1D" w:rsidRDefault="004E1726" w:rsidP="009B1A68">
            <w:pPr>
              <w:pStyle w:val="TableParagraph"/>
              <w:rPr>
                <w:sz w:val="24"/>
                <w:szCs w:val="24"/>
                <w:lang w:val="en-US"/>
              </w:rPr>
            </w:pPr>
            <w:r w:rsidRPr="00A35A1D">
              <w:rPr>
                <w:sz w:val="24"/>
                <w:szCs w:val="24"/>
                <w:lang w:val="en-US"/>
              </w:rPr>
              <w:t xml:space="preserve"> Orbit Futture Academy </w:t>
            </w:r>
          </w:p>
        </w:tc>
      </w:tr>
      <w:tr w:rsidR="004E1726" w:rsidRPr="00A35A1D" w14:paraId="6B8013AF" w14:textId="77777777" w:rsidTr="009B1A68">
        <w:trPr>
          <w:trHeight w:val="359"/>
        </w:trPr>
        <w:tc>
          <w:tcPr>
            <w:tcW w:w="631" w:type="dxa"/>
            <w:tcBorders>
              <w:left w:val="single" w:sz="4" w:space="0" w:color="BEBEBE"/>
            </w:tcBorders>
            <w:shd w:val="clear" w:color="auto" w:fill="F1F1F1"/>
          </w:tcPr>
          <w:p w14:paraId="1D20E5A0" w14:textId="77777777" w:rsidR="004E1726" w:rsidRPr="00A35A1D" w:rsidRDefault="004E1726"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1215E426" w14:textId="77777777" w:rsidR="004E1726" w:rsidRPr="00A35A1D" w:rsidRDefault="004E1726" w:rsidP="009B1A68">
            <w:pPr>
              <w:pStyle w:val="TableParagraph"/>
              <w:rPr>
                <w:sz w:val="24"/>
                <w:szCs w:val="24"/>
              </w:rPr>
            </w:pPr>
          </w:p>
        </w:tc>
        <w:tc>
          <w:tcPr>
            <w:tcW w:w="2693" w:type="dxa"/>
            <w:shd w:val="clear" w:color="auto" w:fill="F1F1F1"/>
          </w:tcPr>
          <w:p w14:paraId="6CDE420B" w14:textId="77777777" w:rsidR="004E1726" w:rsidRPr="00A35A1D" w:rsidRDefault="004E1726" w:rsidP="009B1A68">
            <w:pPr>
              <w:pStyle w:val="TableParagraph"/>
              <w:rPr>
                <w:sz w:val="24"/>
                <w:szCs w:val="24"/>
              </w:rPr>
            </w:pPr>
          </w:p>
        </w:tc>
        <w:tc>
          <w:tcPr>
            <w:tcW w:w="3043" w:type="dxa"/>
            <w:tcBorders>
              <w:right w:val="single" w:sz="4" w:space="0" w:color="BEBEBE"/>
            </w:tcBorders>
            <w:shd w:val="clear" w:color="auto" w:fill="F1F1F1"/>
          </w:tcPr>
          <w:p w14:paraId="2598A1B3" w14:textId="77777777" w:rsidR="004E1726" w:rsidRPr="00A35A1D" w:rsidRDefault="004E1726" w:rsidP="009B1A68">
            <w:pPr>
              <w:pStyle w:val="TableParagraph"/>
              <w:rPr>
                <w:sz w:val="24"/>
                <w:szCs w:val="24"/>
              </w:rPr>
            </w:pPr>
          </w:p>
        </w:tc>
      </w:tr>
      <w:tr w:rsidR="004E1726" w:rsidRPr="00A35A1D" w14:paraId="2506C35F" w14:textId="77777777" w:rsidTr="009B1A68">
        <w:trPr>
          <w:trHeight w:val="359"/>
        </w:trPr>
        <w:tc>
          <w:tcPr>
            <w:tcW w:w="631" w:type="dxa"/>
            <w:tcBorders>
              <w:left w:val="single" w:sz="4" w:space="0" w:color="BEBEBE"/>
            </w:tcBorders>
          </w:tcPr>
          <w:p w14:paraId="2B80219A" w14:textId="77777777" w:rsidR="004E1726" w:rsidRPr="00A35A1D" w:rsidRDefault="004E1726" w:rsidP="009B1A68">
            <w:pPr>
              <w:pStyle w:val="TableParagraph"/>
              <w:spacing w:line="268" w:lineRule="exact"/>
              <w:ind w:left="7"/>
              <w:jc w:val="center"/>
              <w:rPr>
                <w:sz w:val="24"/>
                <w:szCs w:val="24"/>
              </w:rPr>
            </w:pPr>
            <w:r w:rsidRPr="00A35A1D">
              <w:rPr>
                <w:sz w:val="24"/>
                <w:szCs w:val="24"/>
              </w:rPr>
              <w:t>3</w:t>
            </w:r>
          </w:p>
        </w:tc>
        <w:tc>
          <w:tcPr>
            <w:tcW w:w="2700" w:type="dxa"/>
          </w:tcPr>
          <w:p w14:paraId="6D95E2B1" w14:textId="77777777" w:rsidR="004E1726" w:rsidRPr="00A35A1D" w:rsidRDefault="004E1726" w:rsidP="009B1A68">
            <w:pPr>
              <w:pStyle w:val="TableParagraph"/>
              <w:rPr>
                <w:sz w:val="24"/>
                <w:szCs w:val="24"/>
              </w:rPr>
            </w:pPr>
          </w:p>
        </w:tc>
        <w:tc>
          <w:tcPr>
            <w:tcW w:w="2693" w:type="dxa"/>
          </w:tcPr>
          <w:p w14:paraId="2A2680A9" w14:textId="77777777" w:rsidR="004E1726" w:rsidRPr="00A35A1D" w:rsidRDefault="004E1726" w:rsidP="009B1A68">
            <w:pPr>
              <w:pStyle w:val="TableParagraph"/>
              <w:rPr>
                <w:sz w:val="24"/>
                <w:szCs w:val="24"/>
              </w:rPr>
            </w:pPr>
          </w:p>
        </w:tc>
        <w:tc>
          <w:tcPr>
            <w:tcW w:w="3043" w:type="dxa"/>
            <w:tcBorders>
              <w:right w:val="single" w:sz="4" w:space="0" w:color="BEBEBE"/>
            </w:tcBorders>
          </w:tcPr>
          <w:p w14:paraId="22229DA7" w14:textId="77777777" w:rsidR="004E1726" w:rsidRPr="00A35A1D" w:rsidRDefault="004E1726" w:rsidP="009B1A68">
            <w:pPr>
              <w:pStyle w:val="TableParagraph"/>
              <w:rPr>
                <w:sz w:val="24"/>
                <w:szCs w:val="24"/>
              </w:rPr>
            </w:pPr>
          </w:p>
        </w:tc>
      </w:tr>
    </w:tbl>
    <w:p w14:paraId="0F81D3BB"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r w:rsidRPr="00A35A1D">
        <w:rPr>
          <w:rFonts w:ascii="Times New Roman" w:hAnsi="Times New Roman" w:cs="Times New Roman"/>
          <w:sz w:val="24"/>
          <w:szCs w:val="24"/>
        </w:rPr>
        <w:t>Penghargaan</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Pernah</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Diterima</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4E1726" w:rsidRPr="00A35A1D" w14:paraId="1AF6BF7E" w14:textId="77777777" w:rsidTr="009B1A68">
        <w:trPr>
          <w:trHeight w:val="297"/>
        </w:trPr>
        <w:tc>
          <w:tcPr>
            <w:tcW w:w="631" w:type="dxa"/>
            <w:tcBorders>
              <w:left w:val="single" w:sz="4" w:space="0" w:color="BEBEBE"/>
            </w:tcBorders>
            <w:shd w:val="clear" w:color="auto" w:fill="F1F1F1"/>
          </w:tcPr>
          <w:p w14:paraId="02A4539A" w14:textId="77777777" w:rsidR="004E1726" w:rsidRPr="00A35A1D" w:rsidRDefault="004E1726"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527E3EE" w14:textId="77777777" w:rsidR="004E1726" w:rsidRPr="00A35A1D" w:rsidRDefault="004E1726"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6600904" w14:textId="77777777" w:rsidR="004E1726" w:rsidRPr="00A35A1D" w:rsidRDefault="004E1726"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7D46AA0D" w14:textId="77777777" w:rsidR="004E1726" w:rsidRPr="00A35A1D" w:rsidRDefault="004E1726" w:rsidP="009B1A68">
            <w:pPr>
              <w:pStyle w:val="TableParagraph"/>
              <w:spacing w:line="270" w:lineRule="exact"/>
              <w:ind w:left="311"/>
              <w:rPr>
                <w:sz w:val="24"/>
                <w:szCs w:val="24"/>
              </w:rPr>
            </w:pPr>
            <w:r w:rsidRPr="00A35A1D">
              <w:rPr>
                <w:sz w:val="24"/>
                <w:szCs w:val="24"/>
              </w:rPr>
              <w:t>Tahun</w:t>
            </w:r>
          </w:p>
        </w:tc>
      </w:tr>
      <w:tr w:rsidR="004E1726" w:rsidRPr="00A35A1D" w14:paraId="070B3A19" w14:textId="77777777" w:rsidTr="009B1A68">
        <w:trPr>
          <w:trHeight w:val="361"/>
        </w:trPr>
        <w:tc>
          <w:tcPr>
            <w:tcW w:w="631" w:type="dxa"/>
            <w:tcBorders>
              <w:left w:val="single" w:sz="4" w:space="0" w:color="BEBEBE"/>
            </w:tcBorders>
          </w:tcPr>
          <w:p w14:paraId="071D078A" w14:textId="77777777" w:rsidR="004E1726" w:rsidRPr="00A35A1D" w:rsidRDefault="004E1726" w:rsidP="009B1A68">
            <w:pPr>
              <w:pStyle w:val="TableParagraph"/>
              <w:spacing w:line="273" w:lineRule="exact"/>
              <w:ind w:left="7"/>
              <w:jc w:val="center"/>
              <w:rPr>
                <w:sz w:val="24"/>
                <w:szCs w:val="24"/>
              </w:rPr>
            </w:pPr>
            <w:r w:rsidRPr="00A35A1D">
              <w:rPr>
                <w:sz w:val="24"/>
                <w:szCs w:val="24"/>
              </w:rPr>
              <w:t>1</w:t>
            </w:r>
          </w:p>
        </w:tc>
        <w:tc>
          <w:tcPr>
            <w:tcW w:w="3954" w:type="dxa"/>
          </w:tcPr>
          <w:p w14:paraId="7FB6E689" w14:textId="77777777" w:rsidR="004E1726" w:rsidRPr="00A35A1D" w:rsidRDefault="004E1726" w:rsidP="009B1A68">
            <w:pPr>
              <w:pStyle w:val="TableParagraph"/>
              <w:rPr>
                <w:sz w:val="24"/>
                <w:szCs w:val="24"/>
              </w:rPr>
            </w:pPr>
          </w:p>
        </w:tc>
        <w:tc>
          <w:tcPr>
            <w:tcW w:w="3248" w:type="dxa"/>
          </w:tcPr>
          <w:p w14:paraId="26B718D2" w14:textId="77777777" w:rsidR="004E1726" w:rsidRPr="00A35A1D" w:rsidRDefault="004E1726" w:rsidP="009B1A68">
            <w:pPr>
              <w:pStyle w:val="TableParagraph"/>
              <w:rPr>
                <w:sz w:val="24"/>
                <w:szCs w:val="24"/>
              </w:rPr>
            </w:pPr>
          </w:p>
        </w:tc>
        <w:tc>
          <w:tcPr>
            <w:tcW w:w="1237" w:type="dxa"/>
            <w:tcBorders>
              <w:right w:val="single" w:sz="4" w:space="0" w:color="BEBEBE"/>
            </w:tcBorders>
          </w:tcPr>
          <w:p w14:paraId="593FFE4A" w14:textId="77777777" w:rsidR="004E1726" w:rsidRPr="00A35A1D" w:rsidRDefault="004E1726" w:rsidP="009B1A68">
            <w:pPr>
              <w:pStyle w:val="TableParagraph"/>
              <w:rPr>
                <w:sz w:val="24"/>
                <w:szCs w:val="24"/>
              </w:rPr>
            </w:pPr>
          </w:p>
        </w:tc>
      </w:tr>
      <w:tr w:rsidR="004E1726" w:rsidRPr="00A35A1D" w14:paraId="03A81CF0" w14:textId="77777777" w:rsidTr="009B1A68">
        <w:trPr>
          <w:trHeight w:val="360"/>
        </w:trPr>
        <w:tc>
          <w:tcPr>
            <w:tcW w:w="631" w:type="dxa"/>
            <w:tcBorders>
              <w:left w:val="single" w:sz="4" w:space="0" w:color="BEBEBE"/>
            </w:tcBorders>
            <w:shd w:val="clear" w:color="auto" w:fill="F1F1F1"/>
          </w:tcPr>
          <w:p w14:paraId="54C0830F" w14:textId="77777777" w:rsidR="004E1726" w:rsidRPr="00A35A1D" w:rsidRDefault="004E1726"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7870B634" w14:textId="77777777" w:rsidR="004E1726" w:rsidRPr="00A35A1D" w:rsidRDefault="004E1726" w:rsidP="009B1A68">
            <w:pPr>
              <w:pStyle w:val="TableParagraph"/>
              <w:rPr>
                <w:sz w:val="24"/>
                <w:szCs w:val="24"/>
              </w:rPr>
            </w:pPr>
          </w:p>
        </w:tc>
        <w:tc>
          <w:tcPr>
            <w:tcW w:w="3248" w:type="dxa"/>
            <w:shd w:val="clear" w:color="auto" w:fill="F1F1F1"/>
          </w:tcPr>
          <w:p w14:paraId="170AEE57" w14:textId="77777777" w:rsidR="004E1726" w:rsidRPr="00A35A1D" w:rsidRDefault="004E1726" w:rsidP="009B1A68">
            <w:pPr>
              <w:pStyle w:val="TableParagraph"/>
              <w:rPr>
                <w:sz w:val="24"/>
                <w:szCs w:val="24"/>
              </w:rPr>
            </w:pPr>
          </w:p>
        </w:tc>
        <w:tc>
          <w:tcPr>
            <w:tcW w:w="1237" w:type="dxa"/>
            <w:tcBorders>
              <w:right w:val="single" w:sz="4" w:space="0" w:color="BEBEBE"/>
            </w:tcBorders>
            <w:shd w:val="clear" w:color="auto" w:fill="F1F1F1"/>
          </w:tcPr>
          <w:p w14:paraId="1966466A" w14:textId="77777777" w:rsidR="004E1726" w:rsidRPr="00A35A1D" w:rsidRDefault="004E1726" w:rsidP="009B1A68">
            <w:pPr>
              <w:pStyle w:val="TableParagraph"/>
              <w:rPr>
                <w:sz w:val="24"/>
                <w:szCs w:val="24"/>
              </w:rPr>
            </w:pPr>
          </w:p>
        </w:tc>
      </w:tr>
    </w:tbl>
    <w:p w14:paraId="636AE127" w14:textId="77777777" w:rsidR="004E1726" w:rsidRPr="00A35A1D" w:rsidRDefault="004E1726" w:rsidP="004E1726">
      <w:pPr>
        <w:pStyle w:val="BodyText"/>
        <w:spacing w:before="2"/>
      </w:pPr>
    </w:p>
    <w:p w14:paraId="164C7754" w14:textId="77777777" w:rsidR="004E1726" w:rsidRPr="00A35A1D" w:rsidRDefault="004E1726" w:rsidP="004E1726">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0E8A830C" w14:textId="77777777" w:rsidR="004E1726" w:rsidRPr="00A35A1D" w:rsidRDefault="004E1726" w:rsidP="004E1726">
      <w:pPr>
        <w:pStyle w:val="BodyText"/>
        <w:spacing w:before="160" w:line="254" w:lineRule="auto"/>
        <w:ind w:left="154" w:right="-1192"/>
        <w:jc w:val="both"/>
      </w:pPr>
      <w:r w:rsidRPr="00A35A1D">
        <w:rPr>
          <w:noProof/>
        </w:rPr>
        <mc:AlternateContent>
          <mc:Choice Requires="wps">
            <w:drawing>
              <wp:anchor distT="0" distB="0" distL="114300" distR="114300" simplePos="0" relativeHeight="251695104" behindDoc="0" locked="0" layoutInCell="1" allowOverlap="1" wp14:anchorId="28483F7E" wp14:editId="76B89D09">
                <wp:simplePos x="0" y="0"/>
                <wp:positionH relativeFrom="page">
                  <wp:posOffset>4587875</wp:posOffset>
                </wp:positionH>
                <wp:positionV relativeFrom="paragraph">
                  <wp:posOffset>585470</wp:posOffset>
                </wp:positionV>
                <wp:extent cx="2477135" cy="1177290"/>
                <wp:effectExtent l="6350" t="5080" r="12065" b="825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yechan Ahmad Zidan</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83F7E" id="Text Box 9" o:spid="_x0000_s1058" type="#_x0000_t202" style="position:absolute;left:0;text-align:left;margin-left:361.25pt;margin-top:46.1pt;width:195.05pt;height:92.7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tHN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qzh3PByJ3EF1JCoRRqvS06KgBfzNWU82Lbn/tReoODOfLMkR&#10;PX0O8BzszoGwko6WPHA2hpswen/vUDctIY+CW7gjyWqdyHzp4tQvWS9xfHom0duv/1PVy2NePwM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A7btHNHwIAABQEAAAOAAAAAAAAAAAAAAAAAC4CAABkcnMvZTJvRG9jLnht&#10;bFBLAQItABQABgAIAAAAIQACubfo4QAAAAsBAAAPAAAAAAAAAAAAAAAAAHkEAABkcnMvZG93bnJl&#10;di54bWxQSwUGAAAAAAQABADzAAAAhwUAAAAA&#10;" filled="f" strokecolor="#9cc3e4" strokeweight=".48pt">
                <v:textbox inset="0,0,0,0">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yechan Ahmad Zidan</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D2194E" w14:textId="77777777" w:rsidR="004E1726" w:rsidRPr="00A35A1D" w:rsidRDefault="004E1726" w:rsidP="004E1726">
      <w:pPr>
        <w:pStyle w:val="Heading3"/>
        <w:ind w:left="0"/>
        <w:rPr>
          <w:b w:val="0"/>
          <w:bCs w:val="0"/>
          <w:sz w:val="24"/>
          <w:szCs w:val="24"/>
        </w:rPr>
      </w:pPr>
    </w:p>
    <w:p w14:paraId="0121BD27" w14:textId="77777777" w:rsidR="004E1726" w:rsidRPr="00A35A1D" w:rsidRDefault="004E1726" w:rsidP="004E1726">
      <w:pPr>
        <w:rPr>
          <w:rFonts w:ascii="Times New Roman" w:hAnsi="Times New Roman" w:cs="Times New Roman"/>
          <w:lang w:val="en-US"/>
        </w:rPr>
      </w:pPr>
    </w:p>
    <w:p w14:paraId="06621F5E" w14:textId="77777777" w:rsidR="004E1726" w:rsidRPr="00A35A1D" w:rsidRDefault="004E1726" w:rsidP="004E1726">
      <w:pPr>
        <w:rPr>
          <w:rFonts w:ascii="Times New Roman" w:hAnsi="Times New Roman" w:cs="Times New Roman"/>
          <w:lang w:val="en-US"/>
        </w:rPr>
      </w:pPr>
    </w:p>
    <w:p w14:paraId="7D5A1457" w14:textId="77777777" w:rsidR="004E1726" w:rsidRPr="00A35A1D" w:rsidRDefault="004E1726" w:rsidP="004E1726">
      <w:pPr>
        <w:rPr>
          <w:rFonts w:ascii="Times New Roman" w:hAnsi="Times New Roman" w:cs="Times New Roman"/>
          <w:lang w:val="en-US"/>
        </w:rPr>
      </w:pPr>
    </w:p>
    <w:p w14:paraId="03CB45FA" w14:textId="77777777" w:rsidR="004E1726" w:rsidRPr="00A35A1D" w:rsidRDefault="004E1726" w:rsidP="004E1726">
      <w:pPr>
        <w:rPr>
          <w:rFonts w:ascii="Times New Roman" w:hAnsi="Times New Roman" w:cs="Times New Roman"/>
          <w:lang w:val="en-US"/>
        </w:rPr>
      </w:pPr>
    </w:p>
    <w:p w14:paraId="33BFDD2E" w14:textId="77777777" w:rsidR="00D76BDA" w:rsidRPr="00A35A1D" w:rsidRDefault="00D76BDA" w:rsidP="00D76BDA">
      <w:pPr>
        <w:tabs>
          <w:tab w:val="left" w:pos="1344"/>
        </w:tabs>
        <w:rPr>
          <w:rFonts w:ascii="Times New Roman" w:eastAsia="Times New Roman" w:hAnsi="Times New Roman" w:cs="Times New Roman"/>
          <w:sz w:val="24"/>
          <w:szCs w:val="24"/>
          <w:lang w:val="id"/>
        </w:rPr>
      </w:pPr>
    </w:p>
    <w:p w14:paraId="1B503B50" w14:textId="77777777" w:rsidR="005557B5" w:rsidRPr="00A35A1D" w:rsidRDefault="00D76BDA" w:rsidP="005557B5">
      <w:pPr>
        <w:spacing w:after="0" w:line="240" w:lineRule="auto"/>
        <w:ind w:left="567" w:hanging="567"/>
        <w:jc w:val="center"/>
        <w:rPr>
          <w:rFonts w:ascii="Times New Roman" w:hAnsi="Times New Roman" w:cs="Times New Roman"/>
          <w:lang w:val="en-US"/>
        </w:rPr>
      </w:pPr>
      <w:r w:rsidRPr="00A35A1D">
        <w:rPr>
          <w:rFonts w:ascii="Times New Roman" w:hAnsi="Times New Roman" w:cs="Times New Roman"/>
          <w:lang w:val="en-US"/>
        </w:rPr>
        <w:tab/>
      </w:r>
    </w:p>
    <w:p w14:paraId="52700427"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338C93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866C0CB"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3897B36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7DBF61C6" w14:textId="08FEF8B3"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3216EFCD" w14:textId="77777777" w:rsidR="005557B5"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BB5CBC">
          <w:pgSz w:w="11906" w:h="16838"/>
          <w:pgMar w:top="1701" w:right="1701" w:bottom="1701" w:left="2268" w:header="709" w:footer="709" w:gutter="57"/>
          <w:cols w:space="708"/>
          <w:docGrid w:linePitch="360"/>
        </w:sectPr>
      </w:pPr>
    </w:p>
    <w:p w14:paraId="1D9BA2C4" w14:textId="4BB70611" w:rsidR="0040101D" w:rsidRPr="00A35A1D" w:rsidRDefault="0040101D" w:rsidP="0040101D">
      <w:pPr>
        <w:pStyle w:val="Heading3"/>
      </w:pPr>
      <w:r w:rsidRPr="00A35A1D">
        <w:rPr>
          <w:lang w:val="en-US"/>
        </w:rPr>
        <w:lastRenderedPageBreak/>
        <w:t xml:space="preserve">Lampiran 2. </w:t>
      </w:r>
      <w:r w:rsidRPr="00A35A1D">
        <w:t>Biodata</w:t>
      </w:r>
      <w:r w:rsidRPr="00A35A1D">
        <w:rPr>
          <w:spacing w:val="-5"/>
        </w:rPr>
        <w:t xml:space="preserve"> </w:t>
      </w:r>
      <w:r w:rsidRPr="00A35A1D">
        <w:t>Dosen</w:t>
      </w:r>
      <w:r w:rsidRPr="00A35A1D">
        <w:rPr>
          <w:spacing w:val="-5"/>
        </w:rPr>
        <w:t xml:space="preserve"> </w:t>
      </w:r>
      <w:r w:rsidRPr="00A35A1D">
        <w:t>Pendamping</w:t>
      </w:r>
    </w:p>
    <w:p w14:paraId="76C00C12" w14:textId="77777777" w:rsidR="0040101D" w:rsidRPr="00A35A1D" w:rsidRDefault="0040101D" w:rsidP="0040101D">
      <w:pPr>
        <w:pStyle w:val="BodyText"/>
        <w:spacing w:before="4"/>
        <w:rPr>
          <w:b/>
          <w:sz w:val="44"/>
        </w:rPr>
      </w:pPr>
    </w:p>
    <w:p w14:paraId="409C0AB2" w14:textId="77777777" w:rsidR="0040101D" w:rsidRPr="00A35A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rFonts w:ascii="Times New Roman" w:hAnsi="Times New Roman" w:cs="Times New Roman"/>
          <w:sz w:val="24"/>
        </w:rPr>
      </w:pPr>
      <w:r w:rsidRPr="00A35A1D">
        <w:rPr>
          <w:rFonts w:ascii="Times New Roman" w:hAnsi="Times New Roman" w:cs="Times New Roman"/>
          <w:sz w:val="24"/>
        </w:rPr>
        <w:t>Identitas</w:t>
      </w:r>
      <w:r w:rsidRPr="00A35A1D">
        <w:rPr>
          <w:rFonts w:ascii="Times New Roman" w:hAnsi="Times New Roman" w:cs="Times New Roman"/>
          <w:spacing w:val="-2"/>
          <w:sz w:val="24"/>
        </w:rPr>
        <w:t xml:space="preserve"> </w:t>
      </w:r>
      <w:r w:rsidRPr="00A35A1D">
        <w:rPr>
          <w:rFonts w:ascii="Times New Roman" w:hAnsi="Times New Roman" w:cs="Times New Roman"/>
          <w:sz w:val="24"/>
        </w:rPr>
        <w:t>Diri</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rsidRPr="00A35A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Pr="00A35A1D" w:rsidRDefault="0040101D" w:rsidP="00172477">
            <w:pPr>
              <w:pStyle w:val="TableParagraph"/>
              <w:spacing w:line="256" w:lineRule="exact"/>
              <w:ind w:left="9"/>
              <w:jc w:val="center"/>
              <w:rPr>
                <w:sz w:val="24"/>
              </w:rPr>
            </w:pPr>
            <w:r w:rsidRPr="00A35A1D">
              <w:rPr>
                <w:sz w:val="24"/>
              </w:rPr>
              <w:t>1</w:t>
            </w:r>
          </w:p>
        </w:tc>
        <w:tc>
          <w:tcPr>
            <w:tcW w:w="3488" w:type="dxa"/>
            <w:shd w:val="clear" w:color="auto" w:fill="F1F1F1"/>
          </w:tcPr>
          <w:p w14:paraId="3A28EFD4" w14:textId="77777777" w:rsidR="0040101D" w:rsidRPr="00A35A1D" w:rsidRDefault="0040101D" w:rsidP="00172477">
            <w:pPr>
              <w:pStyle w:val="TableParagraph"/>
              <w:spacing w:line="256" w:lineRule="exact"/>
              <w:ind w:left="366"/>
              <w:rPr>
                <w:sz w:val="24"/>
              </w:rPr>
            </w:pPr>
            <w:r w:rsidRPr="00A35A1D">
              <w:rPr>
                <w:sz w:val="24"/>
              </w:rPr>
              <w:t>Nama</w:t>
            </w:r>
            <w:r w:rsidRPr="00A35A1D">
              <w:rPr>
                <w:spacing w:val="-2"/>
                <w:sz w:val="24"/>
              </w:rPr>
              <w:t xml:space="preserve"> </w:t>
            </w:r>
            <w:r w:rsidRPr="00A35A1D">
              <w:rPr>
                <w:sz w:val="24"/>
              </w:rPr>
              <w:t>Lengkap</w:t>
            </w:r>
            <w:r w:rsidRPr="00A35A1D">
              <w:rPr>
                <w:spacing w:val="-2"/>
                <w:sz w:val="24"/>
              </w:rPr>
              <w:t xml:space="preserve"> </w:t>
            </w:r>
            <w:r w:rsidRPr="00A35A1D">
              <w:rPr>
                <w:sz w:val="24"/>
              </w:rPr>
              <w:t>(dengan gelar)</w:t>
            </w:r>
          </w:p>
        </w:tc>
        <w:tc>
          <w:tcPr>
            <w:tcW w:w="5125" w:type="dxa"/>
            <w:tcBorders>
              <w:right w:val="single" w:sz="4" w:space="0" w:color="BEBEBE"/>
            </w:tcBorders>
            <w:shd w:val="clear" w:color="auto" w:fill="F1F1F1"/>
          </w:tcPr>
          <w:p w14:paraId="4F857440" w14:textId="40D43C93" w:rsidR="0040101D" w:rsidRPr="00142100" w:rsidRDefault="00DC41A1" w:rsidP="00172477">
            <w:pPr>
              <w:pStyle w:val="TableParagraph"/>
              <w:rPr>
                <w:sz w:val="24"/>
                <w:szCs w:val="24"/>
              </w:rPr>
            </w:pPr>
            <w:r w:rsidRPr="00142100">
              <w:rPr>
                <w:sz w:val="24"/>
                <w:szCs w:val="24"/>
                <w:lang w:val="en-US"/>
              </w:rPr>
              <w:t>Rully Mujiastuti, S.Kom., M.MSI</w:t>
            </w:r>
          </w:p>
        </w:tc>
      </w:tr>
      <w:tr w:rsidR="0040101D" w:rsidRPr="00A35A1D" w14:paraId="06258DC3" w14:textId="77777777" w:rsidTr="00172477">
        <w:trPr>
          <w:trHeight w:val="275"/>
        </w:trPr>
        <w:tc>
          <w:tcPr>
            <w:tcW w:w="456" w:type="dxa"/>
            <w:tcBorders>
              <w:left w:val="single" w:sz="4" w:space="0" w:color="BEBEBE"/>
            </w:tcBorders>
          </w:tcPr>
          <w:p w14:paraId="4CDBDD53" w14:textId="77777777" w:rsidR="0040101D" w:rsidRPr="00A35A1D" w:rsidRDefault="0040101D" w:rsidP="00172477">
            <w:pPr>
              <w:pStyle w:val="TableParagraph"/>
              <w:spacing w:line="256" w:lineRule="exact"/>
              <w:ind w:left="9"/>
              <w:jc w:val="center"/>
              <w:rPr>
                <w:sz w:val="24"/>
              </w:rPr>
            </w:pPr>
            <w:r w:rsidRPr="00A35A1D">
              <w:rPr>
                <w:sz w:val="24"/>
              </w:rPr>
              <w:t>2</w:t>
            </w:r>
          </w:p>
        </w:tc>
        <w:tc>
          <w:tcPr>
            <w:tcW w:w="3488" w:type="dxa"/>
          </w:tcPr>
          <w:p w14:paraId="29C6935E" w14:textId="77777777" w:rsidR="0040101D" w:rsidRPr="00A35A1D" w:rsidRDefault="0040101D" w:rsidP="00172477">
            <w:pPr>
              <w:pStyle w:val="TableParagraph"/>
              <w:spacing w:line="256" w:lineRule="exact"/>
              <w:ind w:left="366"/>
              <w:rPr>
                <w:sz w:val="24"/>
              </w:rPr>
            </w:pPr>
            <w:r w:rsidRPr="00A35A1D">
              <w:rPr>
                <w:sz w:val="24"/>
              </w:rPr>
              <w:t>Jenis</w:t>
            </w:r>
            <w:r w:rsidRPr="00A35A1D">
              <w:rPr>
                <w:spacing w:val="-1"/>
                <w:sz w:val="24"/>
              </w:rPr>
              <w:t xml:space="preserve"> </w:t>
            </w:r>
            <w:r w:rsidRPr="00A35A1D">
              <w:rPr>
                <w:sz w:val="24"/>
              </w:rPr>
              <w:t>Kelamin</w:t>
            </w:r>
          </w:p>
        </w:tc>
        <w:tc>
          <w:tcPr>
            <w:tcW w:w="5125" w:type="dxa"/>
            <w:tcBorders>
              <w:right w:val="single" w:sz="4" w:space="0" w:color="BEBEBE"/>
            </w:tcBorders>
          </w:tcPr>
          <w:p w14:paraId="42104B4D" w14:textId="10C60C93" w:rsidR="0040101D" w:rsidRPr="00142100" w:rsidRDefault="0040101D" w:rsidP="00142100">
            <w:pPr>
              <w:pStyle w:val="TableParagraph"/>
              <w:spacing w:line="256" w:lineRule="exact"/>
              <w:rPr>
                <w:sz w:val="24"/>
                <w:szCs w:val="24"/>
              </w:rPr>
            </w:pPr>
            <w:r w:rsidRPr="00142100">
              <w:rPr>
                <w:sz w:val="24"/>
                <w:szCs w:val="24"/>
              </w:rPr>
              <w:t>Perempuan</w:t>
            </w:r>
          </w:p>
        </w:tc>
      </w:tr>
      <w:tr w:rsidR="0040101D" w:rsidRPr="00A35A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Pr="00A35A1D" w:rsidRDefault="0040101D" w:rsidP="00172477">
            <w:pPr>
              <w:pStyle w:val="TableParagraph"/>
              <w:spacing w:line="256" w:lineRule="exact"/>
              <w:ind w:left="9"/>
              <w:jc w:val="center"/>
              <w:rPr>
                <w:sz w:val="24"/>
              </w:rPr>
            </w:pPr>
            <w:r w:rsidRPr="00A35A1D">
              <w:rPr>
                <w:sz w:val="24"/>
              </w:rPr>
              <w:t>3</w:t>
            </w:r>
          </w:p>
        </w:tc>
        <w:tc>
          <w:tcPr>
            <w:tcW w:w="3488" w:type="dxa"/>
            <w:shd w:val="clear" w:color="auto" w:fill="F1F1F1"/>
          </w:tcPr>
          <w:p w14:paraId="707AB6E8" w14:textId="77777777" w:rsidR="0040101D" w:rsidRPr="00A35A1D" w:rsidRDefault="0040101D" w:rsidP="00172477">
            <w:pPr>
              <w:pStyle w:val="TableParagraph"/>
              <w:spacing w:line="256" w:lineRule="exact"/>
              <w:ind w:left="366"/>
              <w:rPr>
                <w:sz w:val="24"/>
              </w:rPr>
            </w:pPr>
            <w:r w:rsidRPr="00A35A1D">
              <w:rPr>
                <w:sz w:val="24"/>
              </w:rPr>
              <w:t>Program</w:t>
            </w:r>
            <w:r w:rsidRPr="00A35A1D">
              <w:rPr>
                <w:spacing w:val="-2"/>
                <w:sz w:val="24"/>
              </w:rPr>
              <w:t xml:space="preserve"> </w:t>
            </w:r>
            <w:r w:rsidRPr="00A35A1D">
              <w:rPr>
                <w:sz w:val="24"/>
              </w:rPr>
              <w:t>Studi</w:t>
            </w:r>
          </w:p>
        </w:tc>
        <w:tc>
          <w:tcPr>
            <w:tcW w:w="5125" w:type="dxa"/>
            <w:tcBorders>
              <w:right w:val="single" w:sz="4" w:space="0" w:color="BEBEBE"/>
            </w:tcBorders>
            <w:shd w:val="clear" w:color="auto" w:fill="F1F1F1"/>
          </w:tcPr>
          <w:p w14:paraId="2EC7E0B0" w14:textId="04A6E176" w:rsidR="0040101D" w:rsidRPr="00142100" w:rsidRDefault="00142100" w:rsidP="00142100">
            <w:pPr>
              <w:pStyle w:val="TableParagraph"/>
              <w:rPr>
                <w:sz w:val="24"/>
                <w:szCs w:val="24"/>
                <w:lang w:val="en-US"/>
              </w:rPr>
            </w:pPr>
            <w:r w:rsidRPr="00142100">
              <w:rPr>
                <w:sz w:val="24"/>
                <w:szCs w:val="24"/>
                <w:lang w:val="en-US"/>
              </w:rPr>
              <w:t xml:space="preserve">Teknik Informatika </w:t>
            </w:r>
          </w:p>
        </w:tc>
      </w:tr>
      <w:tr w:rsidR="0040101D" w:rsidRPr="00A35A1D" w14:paraId="200E436B" w14:textId="77777777" w:rsidTr="00172477">
        <w:trPr>
          <w:trHeight w:val="275"/>
        </w:trPr>
        <w:tc>
          <w:tcPr>
            <w:tcW w:w="456" w:type="dxa"/>
            <w:tcBorders>
              <w:left w:val="single" w:sz="4" w:space="0" w:color="BEBEBE"/>
            </w:tcBorders>
          </w:tcPr>
          <w:p w14:paraId="32E7DEBB" w14:textId="77777777" w:rsidR="0040101D" w:rsidRPr="00A35A1D" w:rsidRDefault="0040101D" w:rsidP="00172477">
            <w:pPr>
              <w:pStyle w:val="TableParagraph"/>
              <w:spacing w:line="256" w:lineRule="exact"/>
              <w:ind w:left="9"/>
              <w:jc w:val="center"/>
              <w:rPr>
                <w:sz w:val="24"/>
              </w:rPr>
            </w:pPr>
            <w:r w:rsidRPr="00A35A1D">
              <w:rPr>
                <w:sz w:val="24"/>
              </w:rPr>
              <w:t>4</w:t>
            </w:r>
          </w:p>
        </w:tc>
        <w:tc>
          <w:tcPr>
            <w:tcW w:w="3488" w:type="dxa"/>
          </w:tcPr>
          <w:p w14:paraId="04586D0D" w14:textId="77777777" w:rsidR="0040101D" w:rsidRPr="00A35A1D" w:rsidRDefault="0040101D" w:rsidP="00172477">
            <w:pPr>
              <w:pStyle w:val="TableParagraph"/>
              <w:spacing w:line="256" w:lineRule="exact"/>
              <w:ind w:left="366"/>
              <w:rPr>
                <w:sz w:val="24"/>
              </w:rPr>
            </w:pPr>
            <w:r w:rsidRPr="00A35A1D">
              <w:rPr>
                <w:sz w:val="24"/>
              </w:rPr>
              <w:t>NIP/NIDN</w:t>
            </w:r>
          </w:p>
        </w:tc>
        <w:tc>
          <w:tcPr>
            <w:tcW w:w="5125" w:type="dxa"/>
            <w:tcBorders>
              <w:right w:val="single" w:sz="4" w:space="0" w:color="BEBEBE"/>
            </w:tcBorders>
          </w:tcPr>
          <w:p w14:paraId="4F5C3947" w14:textId="7EB9DFD4" w:rsidR="0040101D" w:rsidRPr="00142100" w:rsidRDefault="00142100" w:rsidP="00142100">
            <w:pPr>
              <w:pStyle w:val="NormalWeb"/>
              <w:spacing w:after="0"/>
            </w:pPr>
            <w:r>
              <w:rPr>
                <w:color w:val="000000"/>
              </w:rPr>
              <w:t>0312067701</w:t>
            </w:r>
          </w:p>
        </w:tc>
      </w:tr>
      <w:tr w:rsidR="0040101D" w:rsidRPr="00A35A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Pr="00A35A1D" w:rsidRDefault="0040101D" w:rsidP="00172477">
            <w:pPr>
              <w:pStyle w:val="TableParagraph"/>
              <w:spacing w:line="258" w:lineRule="exact"/>
              <w:ind w:left="9"/>
              <w:jc w:val="center"/>
              <w:rPr>
                <w:sz w:val="24"/>
              </w:rPr>
            </w:pPr>
            <w:r w:rsidRPr="00A35A1D">
              <w:rPr>
                <w:sz w:val="24"/>
              </w:rPr>
              <w:t>5</w:t>
            </w:r>
          </w:p>
        </w:tc>
        <w:tc>
          <w:tcPr>
            <w:tcW w:w="3488" w:type="dxa"/>
            <w:shd w:val="clear" w:color="auto" w:fill="F1F1F1"/>
          </w:tcPr>
          <w:p w14:paraId="6AD68F93" w14:textId="77777777" w:rsidR="0040101D" w:rsidRPr="00A35A1D" w:rsidRDefault="0040101D" w:rsidP="00172477">
            <w:pPr>
              <w:pStyle w:val="TableParagraph"/>
              <w:spacing w:line="258" w:lineRule="exact"/>
              <w:ind w:left="366"/>
              <w:rPr>
                <w:sz w:val="24"/>
              </w:rPr>
            </w:pPr>
            <w:r w:rsidRPr="00A35A1D">
              <w:rPr>
                <w:sz w:val="24"/>
              </w:rPr>
              <w:t>Tempat</w:t>
            </w:r>
            <w:r w:rsidRPr="00A35A1D">
              <w:rPr>
                <w:spacing w:val="-2"/>
                <w:sz w:val="24"/>
              </w:rPr>
              <w:t xml:space="preserve"> </w:t>
            </w:r>
            <w:r w:rsidRPr="00A35A1D">
              <w:rPr>
                <w:sz w:val="24"/>
              </w:rPr>
              <w:t>dan</w:t>
            </w:r>
            <w:r w:rsidRPr="00A35A1D">
              <w:rPr>
                <w:spacing w:val="-1"/>
                <w:sz w:val="24"/>
              </w:rPr>
              <w:t xml:space="preserve"> </w:t>
            </w:r>
            <w:r w:rsidRPr="00A35A1D">
              <w:rPr>
                <w:sz w:val="24"/>
              </w:rPr>
              <w:t>Tanggal Lahir</w:t>
            </w:r>
          </w:p>
        </w:tc>
        <w:tc>
          <w:tcPr>
            <w:tcW w:w="5125" w:type="dxa"/>
            <w:tcBorders>
              <w:right w:val="single" w:sz="4" w:space="0" w:color="BEBEBE"/>
            </w:tcBorders>
            <w:shd w:val="clear" w:color="auto" w:fill="F1F1F1"/>
          </w:tcPr>
          <w:p w14:paraId="444EF62F" w14:textId="243F864F" w:rsidR="0040101D" w:rsidRPr="00142100" w:rsidRDefault="00142100" w:rsidP="00142100">
            <w:pPr>
              <w:pStyle w:val="NormalWeb"/>
              <w:spacing w:after="0"/>
            </w:pPr>
            <w:r>
              <w:rPr>
                <w:color w:val="000000"/>
              </w:rPr>
              <w:t>Jakarta, 12 Juni 1977</w:t>
            </w:r>
          </w:p>
        </w:tc>
      </w:tr>
      <w:tr w:rsidR="0040101D" w:rsidRPr="00A35A1D" w14:paraId="1B4C5F06" w14:textId="77777777" w:rsidTr="00172477">
        <w:trPr>
          <w:trHeight w:val="275"/>
        </w:trPr>
        <w:tc>
          <w:tcPr>
            <w:tcW w:w="456" w:type="dxa"/>
            <w:tcBorders>
              <w:left w:val="single" w:sz="4" w:space="0" w:color="BEBEBE"/>
            </w:tcBorders>
          </w:tcPr>
          <w:p w14:paraId="5D465806" w14:textId="77777777" w:rsidR="0040101D" w:rsidRPr="00A35A1D" w:rsidRDefault="0040101D" w:rsidP="00172477">
            <w:pPr>
              <w:pStyle w:val="TableParagraph"/>
              <w:spacing w:line="256" w:lineRule="exact"/>
              <w:ind w:left="9"/>
              <w:jc w:val="center"/>
              <w:rPr>
                <w:sz w:val="24"/>
              </w:rPr>
            </w:pPr>
            <w:r w:rsidRPr="00A35A1D">
              <w:rPr>
                <w:sz w:val="24"/>
              </w:rPr>
              <w:t>6</w:t>
            </w:r>
          </w:p>
        </w:tc>
        <w:tc>
          <w:tcPr>
            <w:tcW w:w="3488" w:type="dxa"/>
          </w:tcPr>
          <w:p w14:paraId="6EABBCA9" w14:textId="77777777" w:rsidR="0040101D" w:rsidRPr="00A35A1D" w:rsidRDefault="0040101D" w:rsidP="00172477">
            <w:pPr>
              <w:pStyle w:val="TableParagraph"/>
              <w:spacing w:line="256" w:lineRule="exact"/>
              <w:ind w:left="366"/>
              <w:rPr>
                <w:sz w:val="24"/>
              </w:rPr>
            </w:pPr>
            <w:r w:rsidRPr="00A35A1D">
              <w:rPr>
                <w:sz w:val="24"/>
              </w:rPr>
              <w:t>Alamat</w:t>
            </w:r>
            <w:r w:rsidRPr="00A35A1D">
              <w:rPr>
                <w:spacing w:val="-1"/>
                <w:sz w:val="24"/>
              </w:rPr>
              <w:t xml:space="preserve"> </w:t>
            </w:r>
            <w:r w:rsidRPr="00A35A1D">
              <w:rPr>
                <w:sz w:val="24"/>
              </w:rPr>
              <w:t>E-mail</w:t>
            </w:r>
          </w:p>
        </w:tc>
        <w:tc>
          <w:tcPr>
            <w:tcW w:w="5125" w:type="dxa"/>
            <w:tcBorders>
              <w:right w:val="single" w:sz="4" w:space="0" w:color="BEBEBE"/>
            </w:tcBorders>
          </w:tcPr>
          <w:p w14:paraId="4D71A178" w14:textId="5FFD4B44" w:rsidR="0040101D" w:rsidRPr="00A35A1D" w:rsidRDefault="00142100" w:rsidP="00172477">
            <w:pPr>
              <w:pStyle w:val="TableParagraph"/>
              <w:rPr>
                <w:sz w:val="20"/>
              </w:rPr>
            </w:pPr>
            <w:hyperlink r:id="rId26" w:history="1">
              <w:r>
                <w:rPr>
                  <w:rStyle w:val="Hyperlink"/>
                  <w:rFonts w:ascii="Calibri" w:hAnsi="Calibri" w:cs="Calibri"/>
                </w:rPr>
                <w:t>rully@umj.ac.id</w:t>
              </w:r>
            </w:hyperlink>
            <w:r>
              <w:rPr>
                <w:rFonts w:ascii="Calibri" w:hAnsi="Calibri" w:cs="Calibri"/>
                <w:color w:val="000000"/>
              </w:rPr>
              <w:t xml:space="preserve">, </w:t>
            </w:r>
            <w:hyperlink r:id="rId27" w:history="1">
              <w:r>
                <w:rPr>
                  <w:rStyle w:val="Hyperlink"/>
                  <w:rFonts w:ascii="Calibri" w:hAnsi="Calibri" w:cs="Calibri"/>
                </w:rPr>
                <w:t>rully.mujiastuti@ftumj.ac.id</w:t>
              </w:r>
            </w:hyperlink>
          </w:p>
        </w:tc>
      </w:tr>
      <w:tr w:rsidR="0040101D" w:rsidRPr="00A35A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Pr="00A35A1D" w:rsidRDefault="0040101D" w:rsidP="00172477">
            <w:pPr>
              <w:pStyle w:val="TableParagraph"/>
              <w:spacing w:line="256" w:lineRule="exact"/>
              <w:ind w:left="9"/>
              <w:jc w:val="center"/>
              <w:rPr>
                <w:sz w:val="24"/>
              </w:rPr>
            </w:pPr>
            <w:r w:rsidRPr="00A35A1D">
              <w:rPr>
                <w:sz w:val="24"/>
              </w:rPr>
              <w:t>7</w:t>
            </w:r>
          </w:p>
        </w:tc>
        <w:tc>
          <w:tcPr>
            <w:tcW w:w="3488" w:type="dxa"/>
            <w:shd w:val="clear" w:color="auto" w:fill="F1F1F1"/>
          </w:tcPr>
          <w:p w14:paraId="27A3B6A9" w14:textId="77777777" w:rsidR="0040101D" w:rsidRPr="00A35A1D" w:rsidRDefault="0040101D" w:rsidP="00172477">
            <w:pPr>
              <w:pStyle w:val="TableParagraph"/>
              <w:spacing w:line="256" w:lineRule="exact"/>
              <w:ind w:left="366"/>
              <w:rPr>
                <w:sz w:val="24"/>
              </w:rPr>
            </w:pPr>
            <w:r w:rsidRPr="00A35A1D">
              <w:rPr>
                <w:sz w:val="24"/>
              </w:rPr>
              <w:t>Nomor</w:t>
            </w:r>
            <w:r w:rsidRPr="00A35A1D">
              <w:rPr>
                <w:spacing w:val="-2"/>
                <w:sz w:val="24"/>
              </w:rPr>
              <w:t xml:space="preserve"> </w:t>
            </w:r>
            <w:r w:rsidRPr="00A35A1D">
              <w:rPr>
                <w:sz w:val="24"/>
              </w:rPr>
              <w:t>Telepon/HP</w:t>
            </w:r>
          </w:p>
        </w:tc>
        <w:tc>
          <w:tcPr>
            <w:tcW w:w="5125" w:type="dxa"/>
            <w:tcBorders>
              <w:right w:val="single" w:sz="4" w:space="0" w:color="BEBEBE"/>
            </w:tcBorders>
            <w:shd w:val="clear" w:color="auto" w:fill="F1F1F1"/>
          </w:tcPr>
          <w:p w14:paraId="4EA331D5" w14:textId="54A097F1" w:rsidR="0040101D" w:rsidRPr="00A35A1D" w:rsidRDefault="00142100" w:rsidP="00172477">
            <w:pPr>
              <w:pStyle w:val="TableParagraph"/>
              <w:rPr>
                <w:sz w:val="20"/>
              </w:rPr>
            </w:pPr>
            <w:r>
              <w:rPr>
                <w:color w:val="000000"/>
              </w:rPr>
              <w:t>087889876845</w:t>
            </w:r>
          </w:p>
        </w:tc>
      </w:tr>
    </w:tbl>
    <w:p w14:paraId="691BB20C" w14:textId="77777777" w:rsidR="0040101D" w:rsidRPr="00A35A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rFonts w:ascii="Times New Roman" w:hAnsi="Times New Roman" w:cs="Times New Roman"/>
          <w:sz w:val="24"/>
        </w:rPr>
      </w:pPr>
      <w:r w:rsidRPr="00A35A1D">
        <w:rPr>
          <w:rFonts w:ascii="Times New Roman" w:hAnsi="Times New Roman" w:cs="Times New Roman"/>
          <w:sz w:val="24"/>
        </w:rPr>
        <w:t>Riwayat</w:t>
      </w:r>
      <w:r w:rsidRPr="00A35A1D">
        <w:rPr>
          <w:rFonts w:ascii="Times New Roman" w:hAnsi="Times New Roman" w:cs="Times New Roman"/>
          <w:spacing w:val="-3"/>
          <w:sz w:val="24"/>
        </w:rPr>
        <w:t xml:space="preserve"> </w:t>
      </w:r>
      <w:r w:rsidRPr="00A35A1D">
        <w:rPr>
          <w:rFonts w:ascii="Times New Roman" w:hAnsi="Times New Roman" w:cs="Times New Roman"/>
          <w:sz w:val="24"/>
        </w:rPr>
        <w:t>Pendidikan</w:t>
      </w:r>
    </w:p>
    <w:tbl>
      <w:tblPr>
        <w:tblW w:w="9069"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rsidRPr="00A35A1D" w14:paraId="530F67C5" w14:textId="77777777" w:rsidTr="00403078">
        <w:trPr>
          <w:trHeight w:val="275"/>
        </w:trPr>
        <w:tc>
          <w:tcPr>
            <w:tcW w:w="562" w:type="dxa"/>
            <w:tcBorders>
              <w:left w:val="single" w:sz="4" w:space="0" w:color="BEBEBE"/>
            </w:tcBorders>
            <w:shd w:val="clear" w:color="auto" w:fill="F1F1F1"/>
          </w:tcPr>
          <w:p w14:paraId="668A5F08" w14:textId="77777777" w:rsidR="0040101D" w:rsidRPr="00A35A1D" w:rsidRDefault="0040101D" w:rsidP="00172477">
            <w:pPr>
              <w:pStyle w:val="TableParagraph"/>
              <w:spacing w:line="256" w:lineRule="exact"/>
              <w:ind w:left="113" w:right="105"/>
              <w:jc w:val="center"/>
              <w:rPr>
                <w:sz w:val="24"/>
              </w:rPr>
            </w:pPr>
            <w:r w:rsidRPr="00A35A1D">
              <w:rPr>
                <w:sz w:val="24"/>
              </w:rPr>
              <w:t>No</w:t>
            </w:r>
          </w:p>
        </w:tc>
        <w:tc>
          <w:tcPr>
            <w:tcW w:w="1986" w:type="dxa"/>
            <w:shd w:val="clear" w:color="auto" w:fill="F1F1F1"/>
          </w:tcPr>
          <w:p w14:paraId="656CAC97" w14:textId="77777777" w:rsidR="0040101D" w:rsidRPr="00A35A1D" w:rsidRDefault="0040101D" w:rsidP="00172477">
            <w:pPr>
              <w:pStyle w:val="TableParagraph"/>
              <w:spacing w:line="256" w:lineRule="exact"/>
              <w:ind w:left="750"/>
              <w:rPr>
                <w:sz w:val="24"/>
              </w:rPr>
            </w:pPr>
            <w:r w:rsidRPr="00A35A1D">
              <w:rPr>
                <w:sz w:val="24"/>
              </w:rPr>
              <w:t>Jenjang</w:t>
            </w:r>
          </w:p>
        </w:tc>
        <w:tc>
          <w:tcPr>
            <w:tcW w:w="2838" w:type="dxa"/>
            <w:shd w:val="clear" w:color="auto" w:fill="F1F1F1"/>
          </w:tcPr>
          <w:p w14:paraId="15261245" w14:textId="77777777" w:rsidR="0040101D" w:rsidRPr="00A35A1D" w:rsidRDefault="0040101D" w:rsidP="00172477">
            <w:pPr>
              <w:pStyle w:val="TableParagraph"/>
              <w:spacing w:line="256" w:lineRule="exact"/>
              <w:ind w:left="812"/>
              <w:rPr>
                <w:sz w:val="24"/>
              </w:rPr>
            </w:pPr>
            <w:r w:rsidRPr="00A35A1D">
              <w:rPr>
                <w:sz w:val="24"/>
              </w:rPr>
              <w:t>Bidang</w:t>
            </w:r>
            <w:r w:rsidRPr="00A35A1D">
              <w:rPr>
                <w:spacing w:val="-4"/>
                <w:sz w:val="24"/>
              </w:rPr>
              <w:t xml:space="preserve"> </w:t>
            </w:r>
            <w:r w:rsidRPr="00A35A1D">
              <w:rPr>
                <w:sz w:val="24"/>
              </w:rPr>
              <w:t>Ilmu</w:t>
            </w:r>
          </w:p>
        </w:tc>
        <w:tc>
          <w:tcPr>
            <w:tcW w:w="1845" w:type="dxa"/>
            <w:shd w:val="clear" w:color="auto" w:fill="F1F1F1"/>
          </w:tcPr>
          <w:p w14:paraId="7097ACBE" w14:textId="77777777" w:rsidR="0040101D" w:rsidRPr="00A35A1D" w:rsidRDefault="0040101D" w:rsidP="00172477">
            <w:pPr>
              <w:pStyle w:val="TableParagraph"/>
              <w:spacing w:line="256" w:lineRule="exact"/>
              <w:ind w:left="530"/>
              <w:rPr>
                <w:sz w:val="24"/>
              </w:rPr>
            </w:pPr>
            <w:r w:rsidRPr="00A35A1D">
              <w:rPr>
                <w:sz w:val="24"/>
              </w:rPr>
              <w:t>Institusi</w:t>
            </w:r>
          </w:p>
        </w:tc>
        <w:tc>
          <w:tcPr>
            <w:tcW w:w="1838" w:type="dxa"/>
            <w:tcBorders>
              <w:right w:val="single" w:sz="4" w:space="0" w:color="BEBEBE"/>
            </w:tcBorders>
            <w:shd w:val="clear" w:color="auto" w:fill="F1F1F1"/>
          </w:tcPr>
          <w:p w14:paraId="05CAE066" w14:textId="77777777" w:rsidR="0040101D" w:rsidRPr="00A35A1D" w:rsidRDefault="0040101D" w:rsidP="00172477">
            <w:pPr>
              <w:pStyle w:val="TableParagraph"/>
              <w:spacing w:line="256" w:lineRule="exact"/>
              <w:ind w:left="301"/>
              <w:rPr>
                <w:sz w:val="24"/>
              </w:rPr>
            </w:pPr>
            <w:r w:rsidRPr="00A35A1D">
              <w:rPr>
                <w:sz w:val="24"/>
              </w:rPr>
              <w:t>Tahun</w:t>
            </w:r>
            <w:r w:rsidRPr="00A35A1D">
              <w:rPr>
                <w:spacing w:val="-1"/>
                <w:sz w:val="24"/>
              </w:rPr>
              <w:t xml:space="preserve"> </w:t>
            </w:r>
            <w:r w:rsidRPr="00A35A1D">
              <w:rPr>
                <w:sz w:val="24"/>
              </w:rPr>
              <w:t>Lulus</w:t>
            </w:r>
          </w:p>
        </w:tc>
      </w:tr>
      <w:tr w:rsidR="00403078" w:rsidRPr="00A35A1D" w14:paraId="545228B2" w14:textId="77777777" w:rsidTr="00403078">
        <w:trPr>
          <w:trHeight w:val="275"/>
        </w:trPr>
        <w:tc>
          <w:tcPr>
            <w:tcW w:w="562" w:type="dxa"/>
            <w:tcBorders>
              <w:left w:val="single" w:sz="4" w:space="0" w:color="BEBEBE"/>
            </w:tcBorders>
          </w:tcPr>
          <w:p w14:paraId="110CCBAF" w14:textId="77777777" w:rsidR="00403078" w:rsidRPr="00A35A1D" w:rsidRDefault="00403078" w:rsidP="00403078">
            <w:pPr>
              <w:pStyle w:val="TableParagraph"/>
              <w:spacing w:line="256" w:lineRule="exact"/>
              <w:ind w:left="9"/>
              <w:jc w:val="center"/>
              <w:rPr>
                <w:sz w:val="24"/>
              </w:rPr>
            </w:pPr>
            <w:r w:rsidRPr="00A35A1D">
              <w:rPr>
                <w:sz w:val="24"/>
              </w:rPr>
              <w:t>1</w:t>
            </w:r>
          </w:p>
        </w:tc>
        <w:tc>
          <w:tcPr>
            <w:tcW w:w="1986" w:type="dxa"/>
          </w:tcPr>
          <w:p w14:paraId="32EEA741" w14:textId="77777777" w:rsidR="00403078" w:rsidRPr="00A35A1D" w:rsidRDefault="00403078" w:rsidP="00403078">
            <w:pPr>
              <w:pStyle w:val="TableParagraph"/>
              <w:spacing w:line="256" w:lineRule="exact"/>
              <w:ind w:left="366"/>
              <w:rPr>
                <w:sz w:val="24"/>
              </w:rPr>
            </w:pPr>
            <w:r w:rsidRPr="00A35A1D">
              <w:rPr>
                <w:sz w:val="24"/>
              </w:rPr>
              <w:t>Sarjana</w:t>
            </w:r>
            <w:r w:rsidRPr="00A35A1D">
              <w:rPr>
                <w:spacing w:val="-3"/>
                <w:sz w:val="24"/>
              </w:rPr>
              <w:t xml:space="preserve"> </w:t>
            </w:r>
            <w:r w:rsidRPr="00A35A1D">
              <w:rPr>
                <w:sz w:val="24"/>
              </w:rPr>
              <w:t>(S1)</w:t>
            </w:r>
          </w:p>
        </w:tc>
        <w:tc>
          <w:tcPr>
            <w:tcW w:w="2838" w:type="dxa"/>
          </w:tcPr>
          <w:p w14:paraId="089348AD" w14:textId="431B9CE5" w:rsidR="00403078" w:rsidRPr="00403078" w:rsidRDefault="00403078" w:rsidP="00403078">
            <w:pPr>
              <w:pStyle w:val="NormalWeb"/>
              <w:spacing w:after="0"/>
              <w:jc w:val="center"/>
            </w:pPr>
            <w:r>
              <w:rPr>
                <w:color w:val="000000"/>
              </w:rPr>
              <w:t>Manajemen Informatika</w:t>
            </w:r>
          </w:p>
        </w:tc>
        <w:tc>
          <w:tcPr>
            <w:tcW w:w="1845" w:type="dxa"/>
          </w:tcPr>
          <w:p w14:paraId="1557C315" w14:textId="655EAC61" w:rsidR="00403078" w:rsidRPr="00A35A1D" w:rsidRDefault="00403078" w:rsidP="00403078">
            <w:pPr>
              <w:pStyle w:val="TableParagraph"/>
              <w:rPr>
                <w:sz w:val="20"/>
              </w:rPr>
            </w:pPr>
            <w:r>
              <w:rPr>
                <w:color w:val="000000"/>
              </w:rPr>
              <w:t>Universitas Gunadarma</w:t>
            </w:r>
          </w:p>
        </w:tc>
        <w:tc>
          <w:tcPr>
            <w:tcW w:w="1838" w:type="dxa"/>
            <w:tcBorders>
              <w:right w:val="single" w:sz="4" w:space="0" w:color="BEBEBE"/>
            </w:tcBorders>
          </w:tcPr>
          <w:p w14:paraId="7DCB8385" w14:textId="77777777" w:rsidR="00403078" w:rsidRDefault="00403078" w:rsidP="00403078">
            <w:pPr>
              <w:pStyle w:val="NormalWeb"/>
              <w:spacing w:after="0"/>
            </w:pPr>
            <w:r>
              <w:rPr>
                <w:color w:val="000000"/>
              </w:rPr>
              <w:t>1995 – 2000</w:t>
            </w:r>
          </w:p>
          <w:p w14:paraId="62E3B2E0" w14:textId="5C166F8C" w:rsidR="00403078" w:rsidRPr="00403078" w:rsidRDefault="00403078" w:rsidP="00403078">
            <w:pPr>
              <w:jc w:val="center"/>
              <w:rPr>
                <w:lang w:val="id"/>
              </w:rPr>
            </w:pPr>
          </w:p>
        </w:tc>
      </w:tr>
      <w:tr w:rsidR="00403078" w:rsidRPr="00A35A1D" w14:paraId="770642FA" w14:textId="77777777" w:rsidTr="00403078">
        <w:trPr>
          <w:trHeight w:val="277"/>
        </w:trPr>
        <w:tc>
          <w:tcPr>
            <w:tcW w:w="562" w:type="dxa"/>
            <w:tcBorders>
              <w:left w:val="single" w:sz="4" w:space="0" w:color="BEBEBE"/>
            </w:tcBorders>
            <w:shd w:val="clear" w:color="auto" w:fill="F1F1F1"/>
          </w:tcPr>
          <w:p w14:paraId="6EF00F06" w14:textId="77777777" w:rsidR="00403078" w:rsidRPr="00A35A1D" w:rsidRDefault="00403078" w:rsidP="00403078">
            <w:pPr>
              <w:pStyle w:val="TableParagraph"/>
              <w:spacing w:line="258" w:lineRule="exact"/>
              <w:ind w:left="9"/>
              <w:jc w:val="center"/>
              <w:rPr>
                <w:sz w:val="24"/>
              </w:rPr>
            </w:pPr>
            <w:r w:rsidRPr="00A35A1D">
              <w:rPr>
                <w:sz w:val="24"/>
              </w:rPr>
              <w:t>2</w:t>
            </w:r>
          </w:p>
        </w:tc>
        <w:tc>
          <w:tcPr>
            <w:tcW w:w="1986" w:type="dxa"/>
            <w:shd w:val="clear" w:color="auto" w:fill="F1F1F1"/>
          </w:tcPr>
          <w:p w14:paraId="0A7D5BA2" w14:textId="77777777" w:rsidR="00403078" w:rsidRPr="00A35A1D" w:rsidRDefault="00403078" w:rsidP="00403078">
            <w:pPr>
              <w:pStyle w:val="TableParagraph"/>
              <w:spacing w:line="258" w:lineRule="exact"/>
              <w:ind w:left="366"/>
              <w:rPr>
                <w:sz w:val="24"/>
              </w:rPr>
            </w:pPr>
            <w:r w:rsidRPr="00A35A1D">
              <w:rPr>
                <w:sz w:val="24"/>
              </w:rPr>
              <w:t>Magister</w:t>
            </w:r>
            <w:r w:rsidRPr="00A35A1D">
              <w:rPr>
                <w:spacing w:val="-2"/>
                <w:sz w:val="24"/>
              </w:rPr>
              <w:t xml:space="preserve"> </w:t>
            </w:r>
            <w:r w:rsidRPr="00A35A1D">
              <w:rPr>
                <w:sz w:val="24"/>
              </w:rPr>
              <w:t>(S2)</w:t>
            </w:r>
          </w:p>
        </w:tc>
        <w:tc>
          <w:tcPr>
            <w:tcW w:w="2838" w:type="dxa"/>
            <w:shd w:val="clear" w:color="auto" w:fill="F1F1F1"/>
          </w:tcPr>
          <w:p w14:paraId="57D4FF43" w14:textId="77777777" w:rsidR="00403078" w:rsidRDefault="00403078" w:rsidP="00403078">
            <w:pPr>
              <w:pStyle w:val="NormalWeb"/>
              <w:spacing w:after="0"/>
            </w:pPr>
            <w:r>
              <w:rPr>
                <w:color w:val="000000"/>
              </w:rPr>
              <w:t>Universitas Gunadarma</w:t>
            </w:r>
          </w:p>
          <w:p w14:paraId="06311279" w14:textId="77777777" w:rsidR="00403078" w:rsidRPr="00A35A1D" w:rsidRDefault="00403078" w:rsidP="00403078">
            <w:pPr>
              <w:pStyle w:val="TableParagraph"/>
              <w:rPr>
                <w:sz w:val="20"/>
              </w:rPr>
            </w:pPr>
          </w:p>
        </w:tc>
        <w:tc>
          <w:tcPr>
            <w:tcW w:w="1845" w:type="dxa"/>
            <w:shd w:val="clear" w:color="auto" w:fill="F1F1F1"/>
          </w:tcPr>
          <w:p w14:paraId="239E5D69" w14:textId="085691F1" w:rsidR="00403078" w:rsidRPr="00403078" w:rsidRDefault="00403078" w:rsidP="00403078">
            <w:pPr>
              <w:pStyle w:val="NormalWeb"/>
              <w:spacing w:after="0"/>
            </w:pPr>
            <w:r>
              <w:rPr>
                <w:color w:val="000000"/>
              </w:rPr>
              <w:t>Sistem Informasi Bisnis</w:t>
            </w:r>
          </w:p>
        </w:tc>
        <w:tc>
          <w:tcPr>
            <w:tcW w:w="1838" w:type="dxa"/>
            <w:tcBorders>
              <w:right w:val="single" w:sz="4" w:space="0" w:color="BEBEBE"/>
            </w:tcBorders>
            <w:shd w:val="clear" w:color="auto" w:fill="F1F1F1"/>
          </w:tcPr>
          <w:p w14:paraId="0D725A7E" w14:textId="21B06496" w:rsidR="00403078" w:rsidRPr="00403078" w:rsidRDefault="00403078" w:rsidP="00403078">
            <w:pPr>
              <w:pStyle w:val="NormalWeb"/>
              <w:spacing w:after="0"/>
            </w:pPr>
            <w:r>
              <w:rPr>
                <w:color w:val="000000"/>
              </w:rPr>
              <w:t>2000 - 2003</w:t>
            </w:r>
          </w:p>
        </w:tc>
      </w:tr>
    </w:tbl>
    <w:p w14:paraId="7F5987F1" w14:textId="2EFFFCF1" w:rsidR="0040101D" w:rsidRPr="00A35A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rFonts w:ascii="Times New Roman" w:hAnsi="Times New Roman" w:cs="Times New Roman"/>
          <w:sz w:val="24"/>
        </w:rPr>
      </w:pPr>
      <w:r w:rsidRPr="00A35A1D">
        <w:rPr>
          <w:rFonts w:ascii="Times New Roman" w:hAnsi="Times New Roman" w:cs="Times New Roman"/>
          <w:sz w:val="24"/>
        </w:rPr>
        <w:t>Rekam Jejak Tri Dharma PT</w:t>
      </w:r>
      <w:r w:rsidRPr="00A35A1D">
        <w:rPr>
          <w:rFonts w:ascii="Times New Roman" w:hAnsi="Times New Roman" w:cs="Times New Roman"/>
          <w:spacing w:val="-57"/>
          <w:sz w:val="24"/>
        </w:rPr>
        <w:t xml:space="preserve"> </w:t>
      </w:r>
      <w:r w:rsidRPr="00A35A1D">
        <w:rPr>
          <w:rFonts w:ascii="Times New Roman" w:hAnsi="Times New Roman" w:cs="Times New Roman"/>
          <w:sz w:val="24"/>
        </w:rPr>
        <w:t>Pendidikan/Pengajar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rsidRPr="00A35A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Pr="00A26D6D" w:rsidRDefault="0040101D" w:rsidP="00172477">
            <w:pPr>
              <w:pStyle w:val="TableParagraph"/>
              <w:spacing w:line="265" w:lineRule="exact"/>
              <w:ind w:left="101" w:right="95"/>
              <w:jc w:val="center"/>
              <w:rPr>
                <w:sz w:val="24"/>
                <w:szCs w:val="24"/>
              </w:rPr>
            </w:pPr>
            <w:r w:rsidRPr="00A26D6D">
              <w:rPr>
                <w:sz w:val="24"/>
                <w:szCs w:val="24"/>
              </w:rPr>
              <w:t>No</w:t>
            </w:r>
          </w:p>
        </w:tc>
        <w:tc>
          <w:tcPr>
            <w:tcW w:w="4700" w:type="dxa"/>
            <w:shd w:val="clear" w:color="auto" w:fill="F1F1F1"/>
          </w:tcPr>
          <w:p w14:paraId="155C44D4" w14:textId="77777777" w:rsidR="0040101D" w:rsidRPr="00A26D6D" w:rsidRDefault="0040101D" w:rsidP="00172477">
            <w:pPr>
              <w:pStyle w:val="TableParagraph"/>
              <w:spacing w:line="265" w:lineRule="exact"/>
              <w:ind w:left="1077"/>
              <w:rPr>
                <w:sz w:val="24"/>
                <w:szCs w:val="24"/>
              </w:rPr>
            </w:pPr>
            <w:r w:rsidRPr="00A26D6D">
              <w:rPr>
                <w:sz w:val="24"/>
                <w:szCs w:val="24"/>
              </w:rPr>
              <w:t>Nama</w:t>
            </w:r>
            <w:r w:rsidRPr="00A26D6D">
              <w:rPr>
                <w:spacing w:val="-2"/>
                <w:sz w:val="24"/>
                <w:szCs w:val="24"/>
              </w:rPr>
              <w:t xml:space="preserve"> </w:t>
            </w:r>
            <w:r w:rsidRPr="00A26D6D">
              <w:rPr>
                <w:sz w:val="24"/>
                <w:szCs w:val="24"/>
              </w:rPr>
              <w:t>Mata</w:t>
            </w:r>
            <w:r w:rsidRPr="00A26D6D">
              <w:rPr>
                <w:spacing w:val="-1"/>
                <w:sz w:val="24"/>
                <w:szCs w:val="24"/>
              </w:rPr>
              <w:t xml:space="preserve"> </w:t>
            </w:r>
            <w:r w:rsidRPr="00A26D6D">
              <w:rPr>
                <w:sz w:val="24"/>
                <w:szCs w:val="24"/>
              </w:rPr>
              <w:t>Kuliah</w:t>
            </w:r>
          </w:p>
        </w:tc>
        <w:tc>
          <w:tcPr>
            <w:tcW w:w="2194" w:type="dxa"/>
            <w:shd w:val="clear" w:color="auto" w:fill="F1F1F1"/>
          </w:tcPr>
          <w:p w14:paraId="0FC93869" w14:textId="77777777" w:rsidR="0040101D" w:rsidRPr="00A26D6D" w:rsidRDefault="0040101D" w:rsidP="00172477">
            <w:pPr>
              <w:pStyle w:val="TableParagraph"/>
              <w:spacing w:line="265" w:lineRule="exact"/>
              <w:ind w:left="429"/>
              <w:rPr>
                <w:sz w:val="24"/>
                <w:szCs w:val="24"/>
              </w:rPr>
            </w:pPr>
            <w:r w:rsidRPr="00A26D6D">
              <w:rPr>
                <w:sz w:val="24"/>
                <w:szCs w:val="24"/>
              </w:rPr>
              <w:t>Wajib/Pilihan</w:t>
            </w:r>
          </w:p>
        </w:tc>
        <w:tc>
          <w:tcPr>
            <w:tcW w:w="1627" w:type="dxa"/>
            <w:tcBorders>
              <w:right w:val="single" w:sz="4" w:space="0" w:color="BEBEBE"/>
            </w:tcBorders>
            <w:shd w:val="clear" w:color="auto" w:fill="F1F1F1"/>
          </w:tcPr>
          <w:p w14:paraId="3585BAE2" w14:textId="77777777" w:rsidR="0040101D" w:rsidRPr="00A26D6D" w:rsidRDefault="0040101D" w:rsidP="00172477">
            <w:pPr>
              <w:pStyle w:val="TableParagraph"/>
              <w:spacing w:line="265" w:lineRule="exact"/>
              <w:ind w:left="559" w:right="710"/>
              <w:jc w:val="center"/>
              <w:rPr>
                <w:sz w:val="24"/>
                <w:szCs w:val="24"/>
              </w:rPr>
            </w:pPr>
            <w:r w:rsidRPr="00A26D6D">
              <w:rPr>
                <w:sz w:val="24"/>
                <w:szCs w:val="24"/>
              </w:rPr>
              <w:t>sks</w:t>
            </w:r>
          </w:p>
        </w:tc>
      </w:tr>
      <w:tr w:rsidR="0040101D" w:rsidRPr="00A35A1D" w14:paraId="2274F04C" w14:textId="77777777" w:rsidTr="00172477">
        <w:trPr>
          <w:trHeight w:val="282"/>
        </w:trPr>
        <w:tc>
          <w:tcPr>
            <w:tcW w:w="540" w:type="dxa"/>
            <w:tcBorders>
              <w:left w:val="single" w:sz="4" w:space="0" w:color="BEBEBE"/>
            </w:tcBorders>
          </w:tcPr>
          <w:p w14:paraId="701D5A4C" w14:textId="77777777" w:rsidR="0040101D" w:rsidRPr="00A26D6D" w:rsidRDefault="0040101D" w:rsidP="00172477">
            <w:pPr>
              <w:pStyle w:val="TableParagraph"/>
              <w:spacing w:line="263" w:lineRule="exact"/>
              <w:ind w:left="7"/>
              <w:jc w:val="center"/>
              <w:rPr>
                <w:sz w:val="24"/>
                <w:szCs w:val="24"/>
              </w:rPr>
            </w:pPr>
            <w:r w:rsidRPr="00A26D6D">
              <w:rPr>
                <w:sz w:val="24"/>
                <w:szCs w:val="24"/>
              </w:rPr>
              <w:t>1</w:t>
            </w:r>
          </w:p>
        </w:tc>
        <w:tc>
          <w:tcPr>
            <w:tcW w:w="4700" w:type="dxa"/>
          </w:tcPr>
          <w:p w14:paraId="311E173D" w14:textId="4A0CD303" w:rsidR="0040101D" w:rsidRPr="00A26D6D" w:rsidRDefault="00A26D6D" w:rsidP="00A26D6D">
            <w:pPr>
              <w:pStyle w:val="TableParagraph"/>
              <w:tabs>
                <w:tab w:val="left" w:pos="1032"/>
              </w:tabs>
              <w:jc w:val="both"/>
              <w:rPr>
                <w:sz w:val="24"/>
                <w:szCs w:val="24"/>
              </w:rPr>
            </w:pPr>
            <w:r w:rsidRPr="00A26D6D">
              <w:rPr>
                <w:sz w:val="24"/>
                <w:szCs w:val="24"/>
              </w:rPr>
              <w:t>Kewirausahaan</w:t>
            </w:r>
          </w:p>
        </w:tc>
        <w:tc>
          <w:tcPr>
            <w:tcW w:w="2194" w:type="dxa"/>
          </w:tcPr>
          <w:p w14:paraId="6A6E3BED" w14:textId="29A66DA5" w:rsidR="0040101D" w:rsidRP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tcPr>
          <w:p w14:paraId="21FDD8DA" w14:textId="70C9176C" w:rsidR="0040101D" w:rsidRPr="00A26D6D" w:rsidRDefault="00A26D6D" w:rsidP="00172477">
            <w:pPr>
              <w:pStyle w:val="TableParagraph"/>
              <w:rPr>
                <w:sz w:val="24"/>
                <w:szCs w:val="24"/>
                <w:lang w:val="en-US"/>
              </w:rPr>
            </w:pPr>
            <w:r>
              <w:rPr>
                <w:sz w:val="24"/>
                <w:szCs w:val="24"/>
                <w:lang w:val="en-US"/>
              </w:rPr>
              <w:t>2</w:t>
            </w:r>
          </w:p>
        </w:tc>
      </w:tr>
      <w:tr w:rsidR="0040101D" w:rsidRPr="00A35A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Pr="00A26D6D" w:rsidRDefault="0040101D" w:rsidP="00172477">
            <w:pPr>
              <w:pStyle w:val="TableParagraph"/>
              <w:spacing w:line="265" w:lineRule="exact"/>
              <w:ind w:left="7"/>
              <w:jc w:val="center"/>
              <w:rPr>
                <w:sz w:val="24"/>
                <w:szCs w:val="24"/>
              </w:rPr>
            </w:pPr>
            <w:r w:rsidRPr="00A26D6D">
              <w:rPr>
                <w:sz w:val="24"/>
                <w:szCs w:val="24"/>
              </w:rPr>
              <w:t>2</w:t>
            </w:r>
          </w:p>
        </w:tc>
        <w:tc>
          <w:tcPr>
            <w:tcW w:w="4700" w:type="dxa"/>
            <w:shd w:val="clear" w:color="auto" w:fill="F1F1F1"/>
          </w:tcPr>
          <w:p w14:paraId="7E738C86" w14:textId="6907EA09" w:rsidR="0040101D" w:rsidRPr="00A26D6D" w:rsidRDefault="00A26D6D" w:rsidP="00A26D6D">
            <w:pPr>
              <w:pStyle w:val="TableParagraph"/>
              <w:tabs>
                <w:tab w:val="left" w:pos="960"/>
              </w:tabs>
              <w:jc w:val="both"/>
              <w:rPr>
                <w:sz w:val="24"/>
                <w:szCs w:val="24"/>
              </w:rPr>
            </w:pPr>
            <w:r w:rsidRPr="00A26D6D">
              <w:rPr>
                <w:sz w:val="24"/>
                <w:szCs w:val="24"/>
              </w:rPr>
              <w:t>Teknik Riset Operasi</w:t>
            </w:r>
          </w:p>
        </w:tc>
        <w:tc>
          <w:tcPr>
            <w:tcW w:w="2194" w:type="dxa"/>
            <w:shd w:val="clear" w:color="auto" w:fill="F1F1F1"/>
          </w:tcPr>
          <w:p w14:paraId="31E2F262" w14:textId="39DC8D38" w:rsidR="0040101D" w:rsidRP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6A795D42" w14:textId="6D948B2F" w:rsidR="0040101D" w:rsidRPr="00A26D6D" w:rsidRDefault="00A26D6D" w:rsidP="00172477">
            <w:pPr>
              <w:pStyle w:val="TableParagraph"/>
              <w:rPr>
                <w:sz w:val="24"/>
                <w:szCs w:val="24"/>
                <w:lang w:val="en-US"/>
              </w:rPr>
            </w:pPr>
            <w:r>
              <w:rPr>
                <w:sz w:val="24"/>
                <w:szCs w:val="24"/>
                <w:lang w:val="en-US"/>
              </w:rPr>
              <w:t>3</w:t>
            </w:r>
          </w:p>
        </w:tc>
      </w:tr>
      <w:tr w:rsidR="00A26D6D" w:rsidRPr="00A35A1D" w14:paraId="476A9D86" w14:textId="77777777" w:rsidTr="00172477">
        <w:trPr>
          <w:trHeight w:val="285"/>
        </w:trPr>
        <w:tc>
          <w:tcPr>
            <w:tcW w:w="540" w:type="dxa"/>
            <w:tcBorders>
              <w:left w:val="single" w:sz="4" w:space="0" w:color="BEBEBE"/>
            </w:tcBorders>
            <w:shd w:val="clear" w:color="auto" w:fill="F1F1F1"/>
          </w:tcPr>
          <w:p w14:paraId="1FC23C09" w14:textId="6029FF76" w:rsidR="00A26D6D" w:rsidRPr="00A26D6D" w:rsidRDefault="00A26D6D" w:rsidP="00172477">
            <w:pPr>
              <w:pStyle w:val="TableParagraph"/>
              <w:spacing w:line="265" w:lineRule="exact"/>
              <w:ind w:left="7"/>
              <w:jc w:val="center"/>
              <w:rPr>
                <w:sz w:val="24"/>
                <w:szCs w:val="24"/>
                <w:lang w:val="en-US"/>
              </w:rPr>
            </w:pPr>
            <w:r>
              <w:rPr>
                <w:sz w:val="24"/>
                <w:szCs w:val="24"/>
                <w:lang w:val="en-US"/>
              </w:rPr>
              <w:t>3</w:t>
            </w:r>
          </w:p>
        </w:tc>
        <w:tc>
          <w:tcPr>
            <w:tcW w:w="4700" w:type="dxa"/>
            <w:shd w:val="clear" w:color="auto" w:fill="F1F1F1"/>
          </w:tcPr>
          <w:p w14:paraId="7985DDFD" w14:textId="0FFBCDA4" w:rsidR="00A26D6D" w:rsidRPr="00A26D6D" w:rsidRDefault="00A26D6D" w:rsidP="00A26D6D">
            <w:pPr>
              <w:pStyle w:val="TableParagraph"/>
              <w:tabs>
                <w:tab w:val="left" w:pos="960"/>
              </w:tabs>
              <w:rPr>
                <w:sz w:val="24"/>
                <w:szCs w:val="24"/>
              </w:rPr>
            </w:pPr>
            <w:r w:rsidRPr="00A26D6D">
              <w:rPr>
                <w:sz w:val="24"/>
                <w:szCs w:val="24"/>
              </w:rPr>
              <w:t>Perancangan Sistem Informasi</w:t>
            </w:r>
          </w:p>
        </w:tc>
        <w:tc>
          <w:tcPr>
            <w:tcW w:w="2194" w:type="dxa"/>
            <w:shd w:val="clear" w:color="auto" w:fill="F1F1F1"/>
          </w:tcPr>
          <w:p w14:paraId="1FA22002" w14:textId="442E5A74"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29B2B230" w14:textId="4150E031" w:rsidR="00A26D6D" w:rsidRDefault="00A26D6D" w:rsidP="00172477">
            <w:pPr>
              <w:pStyle w:val="TableParagraph"/>
              <w:rPr>
                <w:sz w:val="24"/>
                <w:szCs w:val="24"/>
                <w:lang w:val="en-US"/>
              </w:rPr>
            </w:pPr>
            <w:r>
              <w:rPr>
                <w:sz w:val="24"/>
                <w:szCs w:val="24"/>
                <w:lang w:val="en-US"/>
              </w:rPr>
              <w:t>3</w:t>
            </w:r>
          </w:p>
        </w:tc>
      </w:tr>
      <w:tr w:rsidR="00A26D6D" w:rsidRPr="00A35A1D" w14:paraId="72FD98D5" w14:textId="77777777" w:rsidTr="00172477">
        <w:trPr>
          <w:trHeight w:val="285"/>
        </w:trPr>
        <w:tc>
          <w:tcPr>
            <w:tcW w:w="540" w:type="dxa"/>
            <w:tcBorders>
              <w:left w:val="single" w:sz="4" w:space="0" w:color="BEBEBE"/>
            </w:tcBorders>
            <w:shd w:val="clear" w:color="auto" w:fill="F1F1F1"/>
          </w:tcPr>
          <w:p w14:paraId="36268397" w14:textId="05DD0E88" w:rsidR="00A26D6D" w:rsidRDefault="00A26D6D" w:rsidP="00172477">
            <w:pPr>
              <w:pStyle w:val="TableParagraph"/>
              <w:spacing w:line="265" w:lineRule="exact"/>
              <w:ind w:left="7"/>
              <w:jc w:val="center"/>
              <w:rPr>
                <w:sz w:val="24"/>
                <w:szCs w:val="24"/>
                <w:lang w:val="en-US"/>
              </w:rPr>
            </w:pPr>
            <w:r>
              <w:rPr>
                <w:sz w:val="24"/>
                <w:szCs w:val="24"/>
                <w:lang w:val="en-US"/>
              </w:rPr>
              <w:t>4</w:t>
            </w:r>
          </w:p>
        </w:tc>
        <w:tc>
          <w:tcPr>
            <w:tcW w:w="4700" w:type="dxa"/>
            <w:shd w:val="clear" w:color="auto" w:fill="F1F1F1"/>
          </w:tcPr>
          <w:p w14:paraId="7E931955" w14:textId="3125A03B" w:rsidR="00A26D6D" w:rsidRPr="00A26D6D" w:rsidRDefault="00A26D6D" w:rsidP="00A26D6D">
            <w:pPr>
              <w:pStyle w:val="TableParagraph"/>
              <w:tabs>
                <w:tab w:val="left" w:pos="960"/>
              </w:tabs>
              <w:rPr>
                <w:sz w:val="24"/>
                <w:szCs w:val="24"/>
              </w:rPr>
            </w:pPr>
            <w:r w:rsidRPr="00A26D6D">
              <w:rPr>
                <w:sz w:val="24"/>
                <w:szCs w:val="24"/>
              </w:rPr>
              <w:t>Perancangan Ilmu Komputer</w:t>
            </w:r>
          </w:p>
        </w:tc>
        <w:tc>
          <w:tcPr>
            <w:tcW w:w="2194" w:type="dxa"/>
            <w:shd w:val="clear" w:color="auto" w:fill="F1F1F1"/>
          </w:tcPr>
          <w:p w14:paraId="6C3FDE24" w14:textId="538683B4"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693A0C7A" w14:textId="6A776090" w:rsidR="00A26D6D" w:rsidRDefault="00A26D6D" w:rsidP="00172477">
            <w:pPr>
              <w:pStyle w:val="TableParagraph"/>
              <w:rPr>
                <w:sz w:val="24"/>
                <w:szCs w:val="24"/>
                <w:lang w:val="en-US"/>
              </w:rPr>
            </w:pPr>
            <w:r>
              <w:rPr>
                <w:sz w:val="24"/>
                <w:szCs w:val="24"/>
                <w:lang w:val="en-US"/>
              </w:rPr>
              <w:t>3</w:t>
            </w:r>
          </w:p>
        </w:tc>
      </w:tr>
      <w:tr w:rsidR="00A26D6D" w:rsidRPr="00A35A1D" w14:paraId="3571B4A8" w14:textId="77777777" w:rsidTr="00172477">
        <w:trPr>
          <w:trHeight w:val="285"/>
        </w:trPr>
        <w:tc>
          <w:tcPr>
            <w:tcW w:w="540" w:type="dxa"/>
            <w:tcBorders>
              <w:left w:val="single" w:sz="4" w:space="0" w:color="BEBEBE"/>
            </w:tcBorders>
            <w:shd w:val="clear" w:color="auto" w:fill="F1F1F1"/>
          </w:tcPr>
          <w:p w14:paraId="553C76A6" w14:textId="662C5C2F" w:rsidR="00A26D6D" w:rsidRDefault="00A26D6D" w:rsidP="00172477">
            <w:pPr>
              <w:pStyle w:val="TableParagraph"/>
              <w:spacing w:line="265" w:lineRule="exact"/>
              <w:ind w:left="7"/>
              <w:jc w:val="center"/>
              <w:rPr>
                <w:sz w:val="24"/>
                <w:szCs w:val="24"/>
                <w:lang w:val="en-US"/>
              </w:rPr>
            </w:pPr>
            <w:r>
              <w:rPr>
                <w:sz w:val="24"/>
                <w:szCs w:val="24"/>
                <w:lang w:val="en-US"/>
              </w:rPr>
              <w:t>5</w:t>
            </w:r>
          </w:p>
        </w:tc>
        <w:tc>
          <w:tcPr>
            <w:tcW w:w="4700" w:type="dxa"/>
            <w:shd w:val="clear" w:color="auto" w:fill="F1F1F1"/>
          </w:tcPr>
          <w:p w14:paraId="0BA0A123" w14:textId="0C930064" w:rsidR="00A26D6D" w:rsidRPr="00A26D6D" w:rsidRDefault="00A26D6D" w:rsidP="00A26D6D">
            <w:pPr>
              <w:pStyle w:val="TableParagraph"/>
              <w:tabs>
                <w:tab w:val="left" w:pos="960"/>
              </w:tabs>
              <w:rPr>
                <w:sz w:val="24"/>
                <w:szCs w:val="24"/>
                <w:lang w:val="en-US"/>
              </w:rPr>
            </w:pPr>
            <w:r>
              <w:rPr>
                <w:sz w:val="24"/>
                <w:szCs w:val="24"/>
                <w:lang w:val="en-US"/>
              </w:rPr>
              <w:t xml:space="preserve">Interaksi Manusia dan Komputer </w:t>
            </w:r>
          </w:p>
        </w:tc>
        <w:tc>
          <w:tcPr>
            <w:tcW w:w="2194" w:type="dxa"/>
            <w:shd w:val="clear" w:color="auto" w:fill="F1F1F1"/>
          </w:tcPr>
          <w:p w14:paraId="2C528598" w14:textId="4DCB75AB" w:rsidR="00A26D6D" w:rsidRDefault="00A26D6D" w:rsidP="00172477">
            <w:pPr>
              <w:pStyle w:val="TableParagraph"/>
              <w:rPr>
                <w:sz w:val="24"/>
                <w:szCs w:val="24"/>
                <w:lang w:val="en-US"/>
              </w:rPr>
            </w:pPr>
            <w:r>
              <w:rPr>
                <w:sz w:val="24"/>
                <w:szCs w:val="24"/>
                <w:lang w:val="en-US"/>
              </w:rPr>
              <w:t xml:space="preserve">Wajib </w:t>
            </w:r>
          </w:p>
        </w:tc>
        <w:tc>
          <w:tcPr>
            <w:tcW w:w="1627" w:type="dxa"/>
            <w:tcBorders>
              <w:right w:val="single" w:sz="4" w:space="0" w:color="BEBEBE"/>
            </w:tcBorders>
            <w:shd w:val="clear" w:color="auto" w:fill="F1F1F1"/>
          </w:tcPr>
          <w:p w14:paraId="74DBF5CD" w14:textId="116E0860" w:rsidR="00A26D6D" w:rsidRDefault="00A26D6D" w:rsidP="00172477">
            <w:pPr>
              <w:pStyle w:val="TableParagraph"/>
              <w:rPr>
                <w:sz w:val="24"/>
                <w:szCs w:val="24"/>
                <w:lang w:val="en-US"/>
              </w:rPr>
            </w:pPr>
            <w:r>
              <w:rPr>
                <w:sz w:val="24"/>
                <w:szCs w:val="24"/>
                <w:lang w:val="en-US"/>
              </w:rPr>
              <w:t>3</w:t>
            </w:r>
          </w:p>
        </w:tc>
      </w:tr>
      <w:tr w:rsidR="00A26D6D" w:rsidRPr="00A35A1D" w14:paraId="5795E7E4" w14:textId="77777777" w:rsidTr="00172477">
        <w:trPr>
          <w:trHeight w:val="285"/>
        </w:trPr>
        <w:tc>
          <w:tcPr>
            <w:tcW w:w="540" w:type="dxa"/>
            <w:tcBorders>
              <w:left w:val="single" w:sz="4" w:space="0" w:color="BEBEBE"/>
            </w:tcBorders>
            <w:shd w:val="clear" w:color="auto" w:fill="F1F1F1"/>
          </w:tcPr>
          <w:p w14:paraId="6D2EBAFF" w14:textId="2CEDF7D6" w:rsidR="00A26D6D" w:rsidRDefault="00A26D6D" w:rsidP="00172477">
            <w:pPr>
              <w:pStyle w:val="TableParagraph"/>
              <w:spacing w:line="265" w:lineRule="exact"/>
              <w:ind w:left="7"/>
              <w:jc w:val="center"/>
              <w:rPr>
                <w:sz w:val="24"/>
                <w:szCs w:val="24"/>
                <w:lang w:val="en-US"/>
              </w:rPr>
            </w:pPr>
            <w:r>
              <w:rPr>
                <w:sz w:val="24"/>
                <w:szCs w:val="24"/>
                <w:lang w:val="en-US"/>
              </w:rPr>
              <w:t>6</w:t>
            </w:r>
          </w:p>
        </w:tc>
        <w:tc>
          <w:tcPr>
            <w:tcW w:w="4700" w:type="dxa"/>
            <w:shd w:val="clear" w:color="auto" w:fill="F1F1F1"/>
          </w:tcPr>
          <w:p w14:paraId="34C8C5EB" w14:textId="6719BB83" w:rsidR="00A26D6D" w:rsidRDefault="00A26D6D" w:rsidP="00A26D6D">
            <w:pPr>
              <w:pStyle w:val="TableParagraph"/>
              <w:tabs>
                <w:tab w:val="left" w:pos="960"/>
              </w:tabs>
              <w:rPr>
                <w:sz w:val="24"/>
                <w:szCs w:val="24"/>
                <w:lang w:val="en-US"/>
              </w:rPr>
            </w:pPr>
            <w:r>
              <w:rPr>
                <w:sz w:val="24"/>
                <w:szCs w:val="24"/>
                <w:lang w:val="en-US"/>
              </w:rPr>
              <w:t xml:space="preserve">Etika Profesi </w:t>
            </w:r>
          </w:p>
        </w:tc>
        <w:tc>
          <w:tcPr>
            <w:tcW w:w="2194" w:type="dxa"/>
            <w:shd w:val="clear" w:color="auto" w:fill="F1F1F1"/>
          </w:tcPr>
          <w:p w14:paraId="155D96D3" w14:textId="21D5130A"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426FD6F2" w14:textId="75E4FA92" w:rsidR="00A26D6D" w:rsidRDefault="00A26D6D" w:rsidP="00172477">
            <w:pPr>
              <w:pStyle w:val="TableParagraph"/>
              <w:rPr>
                <w:sz w:val="24"/>
                <w:szCs w:val="24"/>
                <w:lang w:val="en-US"/>
              </w:rPr>
            </w:pPr>
            <w:r>
              <w:rPr>
                <w:sz w:val="24"/>
                <w:szCs w:val="24"/>
                <w:lang w:val="en-US"/>
              </w:rPr>
              <w:t>2</w:t>
            </w:r>
          </w:p>
        </w:tc>
      </w:tr>
      <w:tr w:rsidR="00A26D6D" w:rsidRPr="00A35A1D" w14:paraId="0245D465" w14:textId="77777777" w:rsidTr="00172477">
        <w:trPr>
          <w:trHeight w:val="285"/>
        </w:trPr>
        <w:tc>
          <w:tcPr>
            <w:tcW w:w="540" w:type="dxa"/>
            <w:tcBorders>
              <w:left w:val="single" w:sz="4" w:space="0" w:color="BEBEBE"/>
            </w:tcBorders>
            <w:shd w:val="clear" w:color="auto" w:fill="F1F1F1"/>
          </w:tcPr>
          <w:p w14:paraId="7CDD09E0" w14:textId="4BF1DC57" w:rsidR="00A26D6D" w:rsidRDefault="00A26D6D" w:rsidP="00172477">
            <w:pPr>
              <w:pStyle w:val="TableParagraph"/>
              <w:spacing w:line="265" w:lineRule="exact"/>
              <w:ind w:left="7"/>
              <w:jc w:val="center"/>
              <w:rPr>
                <w:sz w:val="24"/>
                <w:szCs w:val="24"/>
                <w:lang w:val="en-US"/>
              </w:rPr>
            </w:pPr>
            <w:r>
              <w:rPr>
                <w:sz w:val="24"/>
                <w:szCs w:val="24"/>
                <w:lang w:val="en-US"/>
              </w:rPr>
              <w:t>7</w:t>
            </w:r>
          </w:p>
        </w:tc>
        <w:tc>
          <w:tcPr>
            <w:tcW w:w="4700" w:type="dxa"/>
            <w:shd w:val="clear" w:color="auto" w:fill="F1F1F1"/>
          </w:tcPr>
          <w:p w14:paraId="46D0E1AB" w14:textId="3F8937CC" w:rsidR="00A26D6D" w:rsidRDefault="00A26D6D" w:rsidP="00A26D6D">
            <w:pPr>
              <w:pStyle w:val="TableParagraph"/>
              <w:tabs>
                <w:tab w:val="left" w:pos="960"/>
              </w:tabs>
              <w:rPr>
                <w:sz w:val="24"/>
                <w:szCs w:val="24"/>
                <w:lang w:val="en-US"/>
              </w:rPr>
            </w:pPr>
            <w:r>
              <w:rPr>
                <w:sz w:val="24"/>
                <w:szCs w:val="24"/>
                <w:lang w:val="en-US"/>
              </w:rPr>
              <w:t>Manajemen Proyek Teknologi Informasi</w:t>
            </w:r>
          </w:p>
        </w:tc>
        <w:tc>
          <w:tcPr>
            <w:tcW w:w="2194" w:type="dxa"/>
            <w:shd w:val="clear" w:color="auto" w:fill="F1F1F1"/>
          </w:tcPr>
          <w:p w14:paraId="566E2A5F" w14:textId="6EDE0B26"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5B5C62C4" w14:textId="575EAFA8" w:rsidR="00A26D6D" w:rsidRDefault="00A26D6D" w:rsidP="00172477">
            <w:pPr>
              <w:pStyle w:val="TableParagraph"/>
              <w:rPr>
                <w:sz w:val="24"/>
                <w:szCs w:val="24"/>
                <w:lang w:val="en-US"/>
              </w:rPr>
            </w:pPr>
            <w:r>
              <w:rPr>
                <w:sz w:val="24"/>
                <w:szCs w:val="24"/>
                <w:lang w:val="en-US"/>
              </w:rPr>
              <w:t>3</w:t>
            </w:r>
          </w:p>
        </w:tc>
      </w:tr>
      <w:tr w:rsidR="00A26D6D" w:rsidRPr="00A35A1D" w14:paraId="753EC818" w14:textId="77777777" w:rsidTr="00172477">
        <w:trPr>
          <w:trHeight w:val="285"/>
        </w:trPr>
        <w:tc>
          <w:tcPr>
            <w:tcW w:w="540" w:type="dxa"/>
            <w:tcBorders>
              <w:left w:val="single" w:sz="4" w:space="0" w:color="BEBEBE"/>
            </w:tcBorders>
            <w:shd w:val="clear" w:color="auto" w:fill="F1F1F1"/>
          </w:tcPr>
          <w:p w14:paraId="0ACF6EEA" w14:textId="048F2C65" w:rsidR="00A26D6D" w:rsidRDefault="00A26D6D" w:rsidP="00172477">
            <w:pPr>
              <w:pStyle w:val="TableParagraph"/>
              <w:spacing w:line="265" w:lineRule="exact"/>
              <w:ind w:left="7"/>
              <w:jc w:val="center"/>
              <w:rPr>
                <w:sz w:val="24"/>
                <w:szCs w:val="24"/>
                <w:lang w:val="en-US"/>
              </w:rPr>
            </w:pPr>
            <w:r>
              <w:rPr>
                <w:sz w:val="24"/>
                <w:szCs w:val="24"/>
                <w:lang w:val="en-US"/>
              </w:rPr>
              <w:t>8</w:t>
            </w:r>
          </w:p>
        </w:tc>
        <w:tc>
          <w:tcPr>
            <w:tcW w:w="4700" w:type="dxa"/>
            <w:shd w:val="clear" w:color="auto" w:fill="F1F1F1"/>
          </w:tcPr>
          <w:p w14:paraId="52DEB1A4" w14:textId="2143E5AE" w:rsidR="00A26D6D" w:rsidRDefault="00A26D6D" w:rsidP="00A26D6D">
            <w:pPr>
              <w:pStyle w:val="TableParagraph"/>
              <w:tabs>
                <w:tab w:val="left" w:pos="960"/>
              </w:tabs>
              <w:rPr>
                <w:sz w:val="24"/>
                <w:szCs w:val="24"/>
                <w:lang w:val="en-US"/>
              </w:rPr>
            </w:pPr>
            <w:r>
              <w:rPr>
                <w:sz w:val="24"/>
                <w:szCs w:val="24"/>
                <w:lang w:val="en-US"/>
              </w:rPr>
              <w:t>Kuliah Kerja Nyata</w:t>
            </w:r>
          </w:p>
        </w:tc>
        <w:tc>
          <w:tcPr>
            <w:tcW w:w="2194" w:type="dxa"/>
            <w:shd w:val="clear" w:color="auto" w:fill="F1F1F1"/>
          </w:tcPr>
          <w:p w14:paraId="4451C7FB" w14:textId="63284E64" w:rsidR="00A26D6D" w:rsidRDefault="00A26D6D" w:rsidP="00172477">
            <w:pPr>
              <w:pStyle w:val="TableParagraph"/>
              <w:rPr>
                <w:sz w:val="24"/>
                <w:szCs w:val="24"/>
                <w:lang w:val="en-US"/>
              </w:rPr>
            </w:pPr>
            <w:r>
              <w:rPr>
                <w:sz w:val="24"/>
                <w:szCs w:val="24"/>
                <w:lang w:val="en-US"/>
              </w:rPr>
              <w:t>Wajib</w:t>
            </w:r>
          </w:p>
        </w:tc>
        <w:tc>
          <w:tcPr>
            <w:tcW w:w="1627" w:type="dxa"/>
            <w:tcBorders>
              <w:right w:val="single" w:sz="4" w:space="0" w:color="BEBEBE"/>
            </w:tcBorders>
            <w:shd w:val="clear" w:color="auto" w:fill="F1F1F1"/>
          </w:tcPr>
          <w:p w14:paraId="1071B523" w14:textId="1C544DD1" w:rsidR="00A26D6D" w:rsidRDefault="00A26D6D" w:rsidP="00172477">
            <w:pPr>
              <w:pStyle w:val="TableParagraph"/>
              <w:rPr>
                <w:sz w:val="24"/>
                <w:szCs w:val="24"/>
                <w:lang w:val="en-US"/>
              </w:rPr>
            </w:pPr>
            <w:r>
              <w:rPr>
                <w:sz w:val="24"/>
                <w:szCs w:val="24"/>
                <w:lang w:val="en-US"/>
              </w:rPr>
              <w:t>2</w:t>
            </w:r>
          </w:p>
        </w:tc>
      </w:tr>
    </w:tbl>
    <w:p w14:paraId="6E4F2DF5" w14:textId="77777777" w:rsidR="0040101D" w:rsidRPr="00A35A1D" w:rsidRDefault="0040101D" w:rsidP="0040101D">
      <w:pPr>
        <w:pStyle w:val="BodyText"/>
        <w:spacing w:after="19"/>
        <w:ind w:left="142"/>
      </w:pPr>
      <w:r w:rsidRPr="00A35A1D">
        <w:t>Penelitian</w:t>
      </w:r>
    </w:p>
    <w:tbl>
      <w:tblPr>
        <w:tblW w:w="9054"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rsidRPr="00E3380D" w14:paraId="062FDD34" w14:textId="77777777" w:rsidTr="00E3380D">
        <w:trPr>
          <w:trHeight w:val="282"/>
        </w:trPr>
        <w:tc>
          <w:tcPr>
            <w:tcW w:w="554" w:type="dxa"/>
            <w:tcBorders>
              <w:left w:val="single" w:sz="4" w:space="0" w:color="BEBEBE"/>
            </w:tcBorders>
            <w:shd w:val="clear" w:color="auto" w:fill="F1F1F1"/>
          </w:tcPr>
          <w:p w14:paraId="6EA308C9" w14:textId="77777777" w:rsidR="0040101D" w:rsidRPr="006A7D35" w:rsidRDefault="0040101D" w:rsidP="00172477">
            <w:pPr>
              <w:pStyle w:val="TableParagraph"/>
              <w:spacing w:line="263" w:lineRule="exact"/>
              <w:ind w:left="108" w:right="101"/>
              <w:jc w:val="center"/>
              <w:rPr>
                <w:sz w:val="24"/>
                <w:szCs w:val="24"/>
              </w:rPr>
            </w:pPr>
            <w:r w:rsidRPr="006A7D35">
              <w:rPr>
                <w:sz w:val="24"/>
                <w:szCs w:val="24"/>
              </w:rPr>
              <w:t>No</w:t>
            </w:r>
          </w:p>
        </w:tc>
        <w:tc>
          <w:tcPr>
            <w:tcW w:w="4685" w:type="dxa"/>
            <w:shd w:val="clear" w:color="auto" w:fill="F1F1F1"/>
          </w:tcPr>
          <w:p w14:paraId="7F94FFBA" w14:textId="77777777" w:rsidR="0040101D" w:rsidRPr="006A7D35" w:rsidRDefault="0040101D" w:rsidP="00172477">
            <w:pPr>
              <w:pStyle w:val="TableParagraph"/>
              <w:spacing w:line="263" w:lineRule="exact"/>
              <w:ind w:left="1219"/>
              <w:rPr>
                <w:sz w:val="24"/>
                <w:szCs w:val="24"/>
              </w:rPr>
            </w:pPr>
            <w:r w:rsidRPr="006A7D35">
              <w:rPr>
                <w:sz w:val="24"/>
                <w:szCs w:val="24"/>
              </w:rPr>
              <w:t>Judul</w:t>
            </w:r>
            <w:r w:rsidRPr="006A7D35">
              <w:rPr>
                <w:spacing w:val="-3"/>
                <w:sz w:val="24"/>
                <w:szCs w:val="24"/>
              </w:rPr>
              <w:t xml:space="preserve"> </w:t>
            </w:r>
            <w:r w:rsidRPr="006A7D35">
              <w:rPr>
                <w:sz w:val="24"/>
                <w:szCs w:val="24"/>
              </w:rPr>
              <w:t>Penelitian</w:t>
            </w:r>
          </w:p>
        </w:tc>
        <w:tc>
          <w:tcPr>
            <w:tcW w:w="2169" w:type="dxa"/>
            <w:shd w:val="clear" w:color="auto" w:fill="F1F1F1"/>
          </w:tcPr>
          <w:p w14:paraId="12237464" w14:textId="77777777" w:rsidR="0040101D" w:rsidRPr="006A7D35" w:rsidRDefault="0040101D" w:rsidP="00172477">
            <w:pPr>
              <w:pStyle w:val="TableParagraph"/>
              <w:spacing w:line="263" w:lineRule="exact"/>
              <w:ind w:left="224"/>
              <w:rPr>
                <w:sz w:val="24"/>
                <w:szCs w:val="24"/>
              </w:rPr>
            </w:pPr>
            <w:r w:rsidRPr="006A7D35">
              <w:rPr>
                <w:sz w:val="24"/>
                <w:szCs w:val="24"/>
              </w:rPr>
              <w:t>Penyandang</w:t>
            </w:r>
            <w:r w:rsidRPr="006A7D35">
              <w:rPr>
                <w:spacing w:val="-4"/>
                <w:sz w:val="24"/>
                <w:szCs w:val="24"/>
              </w:rPr>
              <w:t xml:space="preserve"> </w:t>
            </w:r>
            <w:r w:rsidRPr="006A7D35">
              <w:rPr>
                <w:sz w:val="24"/>
                <w:szCs w:val="24"/>
              </w:rPr>
              <w:t>Dana</w:t>
            </w:r>
          </w:p>
        </w:tc>
        <w:tc>
          <w:tcPr>
            <w:tcW w:w="1646" w:type="dxa"/>
            <w:tcBorders>
              <w:right w:val="single" w:sz="4" w:space="0" w:color="BEBEBE"/>
            </w:tcBorders>
            <w:shd w:val="clear" w:color="auto" w:fill="F1F1F1"/>
          </w:tcPr>
          <w:p w14:paraId="7534D081" w14:textId="77777777" w:rsidR="0040101D" w:rsidRPr="006A7D35" w:rsidRDefault="0040101D" w:rsidP="00172477">
            <w:pPr>
              <w:pStyle w:val="TableParagraph"/>
              <w:spacing w:line="263" w:lineRule="exact"/>
              <w:ind w:left="438"/>
              <w:rPr>
                <w:sz w:val="24"/>
                <w:szCs w:val="24"/>
              </w:rPr>
            </w:pPr>
            <w:r w:rsidRPr="006A7D35">
              <w:rPr>
                <w:sz w:val="24"/>
                <w:szCs w:val="24"/>
              </w:rPr>
              <w:t>Tahun</w:t>
            </w:r>
          </w:p>
        </w:tc>
      </w:tr>
      <w:tr w:rsidR="0040101D" w:rsidRPr="00E3380D" w14:paraId="7E56933B" w14:textId="77777777" w:rsidTr="00E3380D">
        <w:trPr>
          <w:trHeight w:val="285"/>
        </w:trPr>
        <w:tc>
          <w:tcPr>
            <w:tcW w:w="554" w:type="dxa"/>
            <w:tcBorders>
              <w:left w:val="single" w:sz="4" w:space="0" w:color="BEBEBE"/>
            </w:tcBorders>
          </w:tcPr>
          <w:p w14:paraId="7545BC93" w14:textId="77777777" w:rsidR="0040101D" w:rsidRPr="006A7D35" w:rsidRDefault="0040101D" w:rsidP="00172477">
            <w:pPr>
              <w:pStyle w:val="TableParagraph"/>
              <w:spacing w:line="266" w:lineRule="exact"/>
              <w:ind w:left="7"/>
              <w:jc w:val="center"/>
              <w:rPr>
                <w:sz w:val="24"/>
                <w:szCs w:val="24"/>
              </w:rPr>
            </w:pPr>
            <w:r w:rsidRPr="006A7D35">
              <w:rPr>
                <w:sz w:val="24"/>
                <w:szCs w:val="24"/>
              </w:rPr>
              <w:t>1</w:t>
            </w:r>
          </w:p>
        </w:tc>
        <w:tc>
          <w:tcPr>
            <w:tcW w:w="4685" w:type="dxa"/>
          </w:tcPr>
          <w:p w14:paraId="0F604572" w14:textId="7A65479E" w:rsidR="0040101D" w:rsidRPr="006A7D35" w:rsidRDefault="00E3380D" w:rsidP="00172477">
            <w:pPr>
              <w:pStyle w:val="TableParagraph"/>
              <w:rPr>
                <w:sz w:val="24"/>
                <w:szCs w:val="24"/>
              </w:rPr>
            </w:pPr>
            <w:r w:rsidRPr="006A7D35">
              <w:rPr>
                <w:color w:val="000000"/>
                <w:sz w:val="24"/>
                <w:szCs w:val="24"/>
              </w:rPr>
              <w:t>Strategi Pengembangan Usaha Garmen Garage Eight Untuk Meningkatkan Pendapatan Pada Masa Pandemi Covid 19</w:t>
            </w:r>
          </w:p>
        </w:tc>
        <w:tc>
          <w:tcPr>
            <w:tcW w:w="2169" w:type="dxa"/>
          </w:tcPr>
          <w:p w14:paraId="7609403E" w14:textId="77777777" w:rsidR="00E3380D" w:rsidRPr="006A7D35" w:rsidRDefault="00E3380D" w:rsidP="00E3380D">
            <w:pPr>
              <w:pStyle w:val="NormalWeb"/>
              <w:spacing w:before="0" w:beforeAutospacing="0" w:after="0" w:afterAutospacing="0"/>
              <w:jc w:val="both"/>
            </w:pPr>
            <w:r w:rsidRPr="006A7D35">
              <w:rPr>
                <w:color w:val="000000"/>
              </w:rPr>
              <w:t>Hibah </w:t>
            </w:r>
          </w:p>
          <w:p w14:paraId="5BF275BF" w14:textId="77777777" w:rsidR="00E3380D" w:rsidRPr="006A7D35" w:rsidRDefault="00E3380D" w:rsidP="00E3380D">
            <w:pPr>
              <w:pStyle w:val="NormalWeb"/>
              <w:spacing w:before="0" w:beforeAutospacing="0" w:after="0" w:afterAutospacing="0"/>
              <w:jc w:val="both"/>
            </w:pPr>
            <w:r w:rsidRPr="006A7D35">
              <w:rPr>
                <w:color w:val="000000"/>
              </w:rPr>
              <w:t>LPPM</w:t>
            </w:r>
          </w:p>
          <w:p w14:paraId="2FA05B22" w14:textId="77777777" w:rsidR="0040101D" w:rsidRPr="006A7D35" w:rsidRDefault="0040101D" w:rsidP="00172477">
            <w:pPr>
              <w:pStyle w:val="TableParagraph"/>
              <w:rPr>
                <w:sz w:val="24"/>
                <w:szCs w:val="24"/>
              </w:rPr>
            </w:pPr>
          </w:p>
          <w:p w14:paraId="7B54EB92" w14:textId="775C6BCC" w:rsidR="00E3380D" w:rsidRPr="006A7D35" w:rsidRDefault="00E3380D" w:rsidP="00E3380D">
            <w:pPr>
              <w:ind w:firstLine="720"/>
              <w:rPr>
                <w:sz w:val="24"/>
                <w:szCs w:val="24"/>
                <w:lang w:val="id"/>
              </w:rPr>
            </w:pPr>
          </w:p>
        </w:tc>
        <w:tc>
          <w:tcPr>
            <w:tcW w:w="1646" w:type="dxa"/>
            <w:tcBorders>
              <w:right w:val="single" w:sz="4" w:space="0" w:color="BEBEBE"/>
            </w:tcBorders>
          </w:tcPr>
          <w:p w14:paraId="03DE32FC" w14:textId="57971A5A" w:rsidR="0040101D" w:rsidRPr="006A7D35" w:rsidRDefault="00E3380D" w:rsidP="00172477">
            <w:pPr>
              <w:pStyle w:val="TableParagraph"/>
              <w:rPr>
                <w:sz w:val="24"/>
                <w:szCs w:val="24"/>
                <w:lang w:val="en-US"/>
              </w:rPr>
            </w:pPr>
            <w:r w:rsidRPr="006A7D35">
              <w:rPr>
                <w:sz w:val="24"/>
                <w:szCs w:val="24"/>
                <w:lang w:val="en-US"/>
              </w:rPr>
              <w:t>2022</w:t>
            </w:r>
          </w:p>
        </w:tc>
      </w:tr>
      <w:tr w:rsidR="00E3380D" w:rsidRPr="00E3380D" w14:paraId="6701B8EB" w14:textId="77777777" w:rsidTr="00E3380D">
        <w:trPr>
          <w:trHeight w:val="285"/>
        </w:trPr>
        <w:tc>
          <w:tcPr>
            <w:tcW w:w="554" w:type="dxa"/>
            <w:tcBorders>
              <w:left w:val="single" w:sz="4" w:space="0" w:color="BEBEBE"/>
            </w:tcBorders>
            <w:shd w:val="clear" w:color="auto" w:fill="F1F1F1"/>
          </w:tcPr>
          <w:p w14:paraId="5A5B4CA5" w14:textId="77777777" w:rsidR="00E3380D" w:rsidRPr="006A7D35" w:rsidRDefault="00E3380D" w:rsidP="00E3380D">
            <w:pPr>
              <w:pStyle w:val="TableParagraph"/>
              <w:spacing w:line="265" w:lineRule="exact"/>
              <w:ind w:left="7"/>
              <w:jc w:val="center"/>
              <w:rPr>
                <w:sz w:val="24"/>
                <w:szCs w:val="24"/>
              </w:rPr>
            </w:pPr>
            <w:r w:rsidRPr="006A7D35">
              <w:rPr>
                <w:sz w:val="24"/>
                <w:szCs w:val="24"/>
              </w:rPr>
              <w:t>2</w:t>
            </w:r>
          </w:p>
        </w:tc>
        <w:tc>
          <w:tcPr>
            <w:tcW w:w="4685" w:type="dxa"/>
            <w:shd w:val="clear" w:color="auto" w:fill="F1F1F1"/>
          </w:tcPr>
          <w:p w14:paraId="7B984CD9" w14:textId="464E6E25" w:rsidR="00E3380D" w:rsidRPr="006A7D35" w:rsidRDefault="00E3380D" w:rsidP="00E3380D">
            <w:pPr>
              <w:pStyle w:val="TableParagraph"/>
              <w:rPr>
                <w:color w:val="000000"/>
                <w:sz w:val="24"/>
                <w:szCs w:val="24"/>
              </w:rPr>
            </w:pPr>
            <w:r w:rsidRPr="006A7D35">
              <w:rPr>
                <w:color w:val="000000"/>
                <w:sz w:val="24"/>
                <w:szCs w:val="24"/>
              </w:rPr>
              <w:t>Analisis Perancangan Bisnis Model dan Digital Marketingnya Untuk Peningkatan Pemasaran Bagi UMKM</w:t>
            </w:r>
          </w:p>
        </w:tc>
        <w:tc>
          <w:tcPr>
            <w:tcW w:w="2169" w:type="dxa"/>
            <w:shd w:val="clear" w:color="auto" w:fill="F1F1F1"/>
          </w:tcPr>
          <w:p w14:paraId="3886A0A2" w14:textId="77777777" w:rsidR="00E3380D" w:rsidRPr="006A7D35" w:rsidRDefault="00E3380D" w:rsidP="00E3380D">
            <w:pPr>
              <w:pStyle w:val="NormalWeb"/>
              <w:spacing w:before="0" w:beforeAutospacing="0" w:after="0" w:afterAutospacing="0"/>
              <w:jc w:val="both"/>
            </w:pPr>
            <w:r w:rsidRPr="006A7D35">
              <w:rPr>
                <w:color w:val="000000"/>
              </w:rPr>
              <w:t>Hibah </w:t>
            </w:r>
          </w:p>
          <w:p w14:paraId="1FCD3AEC" w14:textId="77777777" w:rsidR="00E3380D" w:rsidRPr="006A7D35" w:rsidRDefault="00E3380D" w:rsidP="00E3380D">
            <w:pPr>
              <w:pStyle w:val="NormalWeb"/>
              <w:spacing w:before="0" w:beforeAutospacing="0" w:after="0" w:afterAutospacing="0"/>
              <w:jc w:val="both"/>
            </w:pPr>
            <w:r w:rsidRPr="006A7D35">
              <w:rPr>
                <w:color w:val="000000"/>
              </w:rPr>
              <w:t>LPPM</w:t>
            </w:r>
          </w:p>
          <w:p w14:paraId="1F5A41EF" w14:textId="77777777" w:rsidR="00E3380D" w:rsidRPr="006A7D35" w:rsidRDefault="00E3380D" w:rsidP="00E3380D">
            <w:pPr>
              <w:pStyle w:val="TableParagraph"/>
              <w:rPr>
                <w:sz w:val="24"/>
                <w:szCs w:val="24"/>
              </w:rPr>
            </w:pPr>
          </w:p>
          <w:p w14:paraId="1CC92B27" w14:textId="77777777" w:rsidR="00E3380D" w:rsidRPr="006A7D35" w:rsidRDefault="00E3380D" w:rsidP="00E3380D">
            <w:pPr>
              <w:pStyle w:val="TableParagraph"/>
              <w:rPr>
                <w:sz w:val="24"/>
                <w:szCs w:val="24"/>
              </w:rPr>
            </w:pPr>
          </w:p>
        </w:tc>
        <w:tc>
          <w:tcPr>
            <w:tcW w:w="1646" w:type="dxa"/>
            <w:tcBorders>
              <w:right w:val="single" w:sz="4" w:space="0" w:color="BEBEBE"/>
            </w:tcBorders>
            <w:shd w:val="clear" w:color="auto" w:fill="F1F1F1"/>
          </w:tcPr>
          <w:p w14:paraId="6C8936A1" w14:textId="418124B9" w:rsidR="00E3380D" w:rsidRPr="006A7D35" w:rsidRDefault="00E3380D" w:rsidP="00E3380D">
            <w:pPr>
              <w:pStyle w:val="TableParagraph"/>
              <w:rPr>
                <w:sz w:val="24"/>
                <w:szCs w:val="24"/>
                <w:lang w:val="en-US"/>
              </w:rPr>
            </w:pPr>
            <w:r w:rsidRPr="006A7D35">
              <w:rPr>
                <w:sz w:val="24"/>
                <w:szCs w:val="24"/>
                <w:lang w:val="en-US"/>
              </w:rPr>
              <w:t>2022</w:t>
            </w:r>
          </w:p>
        </w:tc>
      </w:tr>
      <w:tr w:rsidR="00E3380D" w:rsidRPr="00E3380D" w14:paraId="5EAF3D2D" w14:textId="77777777" w:rsidTr="00E3380D">
        <w:trPr>
          <w:trHeight w:val="285"/>
        </w:trPr>
        <w:tc>
          <w:tcPr>
            <w:tcW w:w="554" w:type="dxa"/>
            <w:tcBorders>
              <w:left w:val="single" w:sz="4" w:space="0" w:color="BEBEBE"/>
            </w:tcBorders>
            <w:shd w:val="clear" w:color="auto" w:fill="F1F1F1"/>
          </w:tcPr>
          <w:p w14:paraId="46503DE7" w14:textId="03CAD772" w:rsidR="00E3380D" w:rsidRPr="006A7D35" w:rsidRDefault="00E3380D" w:rsidP="00E3380D">
            <w:pPr>
              <w:pStyle w:val="TableParagraph"/>
              <w:spacing w:line="265" w:lineRule="exact"/>
              <w:ind w:left="7"/>
              <w:jc w:val="center"/>
              <w:rPr>
                <w:sz w:val="24"/>
                <w:szCs w:val="24"/>
                <w:lang w:val="en-US"/>
              </w:rPr>
            </w:pPr>
            <w:r w:rsidRPr="006A7D35">
              <w:rPr>
                <w:sz w:val="24"/>
                <w:szCs w:val="24"/>
                <w:lang w:val="en-US"/>
              </w:rPr>
              <w:t>3</w:t>
            </w:r>
          </w:p>
        </w:tc>
        <w:tc>
          <w:tcPr>
            <w:tcW w:w="4685" w:type="dxa"/>
            <w:shd w:val="clear" w:color="auto" w:fill="F1F1F1"/>
          </w:tcPr>
          <w:p w14:paraId="0F638E2E" w14:textId="340C4C1B" w:rsidR="00E3380D" w:rsidRPr="006A7D35" w:rsidRDefault="00E3380D" w:rsidP="00E3380D">
            <w:pPr>
              <w:pStyle w:val="TableParagraph"/>
              <w:rPr>
                <w:color w:val="000000"/>
                <w:sz w:val="24"/>
                <w:szCs w:val="24"/>
              </w:rPr>
            </w:pPr>
            <w:r w:rsidRPr="006A7D35">
              <w:rPr>
                <w:color w:val="000000"/>
                <w:sz w:val="24"/>
                <w:szCs w:val="24"/>
              </w:rPr>
              <w:t>Sistem Pendukung Keputusan Pemilihan Dosen Terbaik Menggunakan Perbandingan Metode Simple Additive Weighting Dan Weighted Product</w:t>
            </w:r>
          </w:p>
        </w:tc>
        <w:tc>
          <w:tcPr>
            <w:tcW w:w="2169" w:type="dxa"/>
            <w:shd w:val="clear" w:color="auto" w:fill="F1F1F1"/>
          </w:tcPr>
          <w:p w14:paraId="785DA7D0" w14:textId="77777777" w:rsidR="00E3380D" w:rsidRPr="006A7D35" w:rsidRDefault="00E3380D" w:rsidP="00E3380D">
            <w:pPr>
              <w:pStyle w:val="NormalWeb"/>
              <w:spacing w:after="0"/>
              <w:jc w:val="both"/>
            </w:pPr>
            <w:r w:rsidRPr="006A7D35">
              <w:rPr>
                <w:color w:val="000000"/>
              </w:rPr>
              <w:t>Hibah PAKARTI</w:t>
            </w:r>
          </w:p>
          <w:p w14:paraId="79522438" w14:textId="77777777" w:rsidR="00E3380D" w:rsidRPr="006A7D35" w:rsidRDefault="00E3380D" w:rsidP="00E3380D">
            <w:pPr>
              <w:pStyle w:val="NormalWeb"/>
              <w:spacing w:before="0" w:beforeAutospacing="0" w:after="0" w:afterAutospacing="0"/>
              <w:jc w:val="both"/>
              <w:rPr>
                <w:color w:val="000000"/>
              </w:rPr>
            </w:pPr>
          </w:p>
        </w:tc>
        <w:tc>
          <w:tcPr>
            <w:tcW w:w="1646" w:type="dxa"/>
            <w:tcBorders>
              <w:right w:val="single" w:sz="4" w:space="0" w:color="BEBEBE"/>
            </w:tcBorders>
            <w:shd w:val="clear" w:color="auto" w:fill="F1F1F1"/>
          </w:tcPr>
          <w:p w14:paraId="5F446A4F" w14:textId="41984932" w:rsidR="00E3380D" w:rsidRPr="006A7D35" w:rsidRDefault="00E3380D" w:rsidP="00E3380D">
            <w:pPr>
              <w:pStyle w:val="TableParagraph"/>
              <w:rPr>
                <w:sz w:val="24"/>
                <w:szCs w:val="24"/>
                <w:lang w:val="en-US"/>
              </w:rPr>
            </w:pPr>
            <w:r w:rsidRPr="006A7D35">
              <w:rPr>
                <w:sz w:val="24"/>
                <w:szCs w:val="24"/>
                <w:lang w:val="en-US"/>
              </w:rPr>
              <w:t>2021</w:t>
            </w:r>
          </w:p>
        </w:tc>
      </w:tr>
      <w:tr w:rsidR="006A7D35" w:rsidRPr="00E3380D" w14:paraId="77EFB6DB" w14:textId="77777777" w:rsidTr="00E3380D">
        <w:trPr>
          <w:trHeight w:val="285"/>
        </w:trPr>
        <w:tc>
          <w:tcPr>
            <w:tcW w:w="554" w:type="dxa"/>
            <w:tcBorders>
              <w:left w:val="single" w:sz="4" w:space="0" w:color="BEBEBE"/>
            </w:tcBorders>
            <w:shd w:val="clear" w:color="auto" w:fill="F1F1F1"/>
          </w:tcPr>
          <w:p w14:paraId="6DDB6FE8" w14:textId="4246DBC1" w:rsidR="006A7D35" w:rsidRPr="006A7D35" w:rsidRDefault="006A7D35" w:rsidP="00E3380D">
            <w:pPr>
              <w:pStyle w:val="TableParagraph"/>
              <w:spacing w:line="265" w:lineRule="exact"/>
              <w:ind w:left="7"/>
              <w:jc w:val="center"/>
              <w:rPr>
                <w:sz w:val="24"/>
                <w:szCs w:val="24"/>
                <w:lang w:val="en-US"/>
              </w:rPr>
            </w:pPr>
            <w:r w:rsidRPr="006A7D35">
              <w:rPr>
                <w:sz w:val="24"/>
                <w:szCs w:val="24"/>
                <w:lang w:val="en-US"/>
              </w:rPr>
              <w:t>4</w:t>
            </w:r>
          </w:p>
        </w:tc>
        <w:tc>
          <w:tcPr>
            <w:tcW w:w="4685" w:type="dxa"/>
            <w:shd w:val="clear" w:color="auto" w:fill="F1F1F1"/>
          </w:tcPr>
          <w:p w14:paraId="166115FD" w14:textId="4B7FE2F0" w:rsidR="006A7D35" w:rsidRPr="006A7D35" w:rsidRDefault="006A7D35" w:rsidP="00E3380D">
            <w:pPr>
              <w:pStyle w:val="TableParagraph"/>
              <w:rPr>
                <w:color w:val="000000"/>
                <w:sz w:val="24"/>
                <w:szCs w:val="24"/>
              </w:rPr>
            </w:pPr>
            <w:r w:rsidRPr="006A7D35">
              <w:rPr>
                <w:color w:val="000000"/>
                <w:sz w:val="24"/>
                <w:szCs w:val="24"/>
              </w:rPr>
              <w:t xml:space="preserve">Analisis Proses Bisnis Pada Industri Garmen di </w:t>
            </w:r>
            <w:r w:rsidRPr="006A7D35">
              <w:rPr>
                <w:color w:val="000000"/>
                <w:sz w:val="24"/>
                <w:szCs w:val="24"/>
              </w:rPr>
              <w:lastRenderedPageBreak/>
              <w:t>Perkampungan Industri Kecil Penggilingan</w:t>
            </w:r>
          </w:p>
        </w:tc>
        <w:tc>
          <w:tcPr>
            <w:tcW w:w="2169" w:type="dxa"/>
            <w:shd w:val="clear" w:color="auto" w:fill="F1F1F1"/>
          </w:tcPr>
          <w:p w14:paraId="5160DB50" w14:textId="77777777" w:rsidR="006A7D35" w:rsidRDefault="006A7D35" w:rsidP="006A7D35">
            <w:pPr>
              <w:pStyle w:val="NormalWeb"/>
              <w:spacing w:before="0" w:beforeAutospacing="0" w:after="0" w:afterAutospacing="0"/>
              <w:jc w:val="both"/>
            </w:pPr>
            <w:r>
              <w:rPr>
                <w:color w:val="000000"/>
              </w:rPr>
              <w:lastRenderedPageBreak/>
              <w:t>Hibah </w:t>
            </w:r>
          </w:p>
          <w:p w14:paraId="0BCA73D7" w14:textId="77777777" w:rsidR="006A7D35" w:rsidRDefault="006A7D35" w:rsidP="006A7D35">
            <w:pPr>
              <w:pStyle w:val="NormalWeb"/>
              <w:spacing w:before="0" w:beforeAutospacing="0" w:after="0" w:afterAutospacing="0"/>
              <w:jc w:val="both"/>
            </w:pPr>
            <w:r>
              <w:rPr>
                <w:color w:val="000000"/>
              </w:rPr>
              <w:lastRenderedPageBreak/>
              <w:t>LPPM</w:t>
            </w:r>
          </w:p>
          <w:p w14:paraId="25954462" w14:textId="77777777" w:rsidR="006A7D35" w:rsidRPr="006A7D35" w:rsidRDefault="006A7D35" w:rsidP="00E3380D">
            <w:pPr>
              <w:pStyle w:val="NormalWeb"/>
              <w:spacing w:after="0"/>
              <w:jc w:val="both"/>
              <w:rPr>
                <w:color w:val="000000"/>
              </w:rPr>
            </w:pPr>
          </w:p>
        </w:tc>
        <w:tc>
          <w:tcPr>
            <w:tcW w:w="1646" w:type="dxa"/>
            <w:tcBorders>
              <w:right w:val="single" w:sz="4" w:space="0" w:color="BEBEBE"/>
            </w:tcBorders>
            <w:shd w:val="clear" w:color="auto" w:fill="F1F1F1"/>
          </w:tcPr>
          <w:p w14:paraId="6A6D234A" w14:textId="253F43D7" w:rsidR="006A7D35" w:rsidRPr="006A7D35" w:rsidRDefault="006A7D35" w:rsidP="00E3380D">
            <w:pPr>
              <w:pStyle w:val="TableParagraph"/>
              <w:rPr>
                <w:sz w:val="24"/>
                <w:szCs w:val="24"/>
                <w:lang w:val="en-US"/>
              </w:rPr>
            </w:pPr>
            <w:r>
              <w:rPr>
                <w:sz w:val="24"/>
                <w:szCs w:val="24"/>
                <w:lang w:val="en-US"/>
              </w:rPr>
              <w:lastRenderedPageBreak/>
              <w:t>2020</w:t>
            </w:r>
          </w:p>
        </w:tc>
      </w:tr>
    </w:tbl>
    <w:p w14:paraId="48200815" w14:textId="77777777" w:rsidR="0040101D" w:rsidRPr="00E3380D" w:rsidRDefault="0040101D" w:rsidP="0040101D">
      <w:pPr>
        <w:pStyle w:val="BodyText"/>
        <w:spacing w:after="19"/>
        <w:ind w:left="142"/>
      </w:pPr>
      <w:r w:rsidRPr="00E3380D">
        <w:t>Pengabdian</w:t>
      </w:r>
      <w:r w:rsidRPr="00E3380D">
        <w:rPr>
          <w:spacing w:val="-3"/>
        </w:rPr>
        <w:t xml:space="preserve"> </w:t>
      </w:r>
      <w:r w:rsidRPr="00E3380D">
        <w:t>Kepada</w:t>
      </w:r>
      <w:r w:rsidRPr="00E3380D">
        <w:rPr>
          <w:spacing w:val="-4"/>
        </w:rPr>
        <w:t xml:space="preserve"> </w:t>
      </w:r>
      <w:r w:rsidRPr="00E3380D">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rsidRPr="00E3380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Pr="005725EE" w:rsidRDefault="0040101D" w:rsidP="00172477">
            <w:pPr>
              <w:pStyle w:val="TableParagraph"/>
              <w:spacing w:line="263" w:lineRule="exact"/>
              <w:ind w:left="118" w:right="109"/>
              <w:jc w:val="center"/>
              <w:rPr>
                <w:sz w:val="24"/>
                <w:szCs w:val="24"/>
              </w:rPr>
            </w:pPr>
            <w:r w:rsidRPr="005725EE">
              <w:rPr>
                <w:sz w:val="24"/>
                <w:szCs w:val="24"/>
              </w:rPr>
              <w:t>No</w:t>
            </w:r>
          </w:p>
        </w:tc>
        <w:tc>
          <w:tcPr>
            <w:tcW w:w="4669" w:type="dxa"/>
            <w:shd w:val="clear" w:color="auto" w:fill="F1F1F1"/>
          </w:tcPr>
          <w:p w14:paraId="0CABF13B" w14:textId="77777777" w:rsidR="0040101D" w:rsidRPr="005725EE" w:rsidRDefault="0040101D" w:rsidP="00172477">
            <w:pPr>
              <w:pStyle w:val="TableParagraph"/>
              <w:spacing w:line="263" w:lineRule="exact"/>
              <w:ind w:left="170"/>
              <w:rPr>
                <w:sz w:val="24"/>
                <w:szCs w:val="24"/>
              </w:rPr>
            </w:pPr>
            <w:r w:rsidRPr="005725EE">
              <w:rPr>
                <w:sz w:val="24"/>
                <w:szCs w:val="24"/>
              </w:rPr>
              <w:t>Judul</w:t>
            </w:r>
            <w:r w:rsidRPr="005725EE">
              <w:rPr>
                <w:spacing w:val="-4"/>
                <w:sz w:val="24"/>
                <w:szCs w:val="24"/>
              </w:rPr>
              <w:t xml:space="preserve"> </w:t>
            </w:r>
            <w:r w:rsidRPr="005725EE">
              <w:rPr>
                <w:sz w:val="24"/>
                <w:szCs w:val="24"/>
              </w:rPr>
              <w:t>Pengabdian</w:t>
            </w:r>
            <w:r w:rsidRPr="005725EE">
              <w:rPr>
                <w:spacing w:val="-2"/>
                <w:sz w:val="24"/>
                <w:szCs w:val="24"/>
              </w:rPr>
              <w:t xml:space="preserve"> </w:t>
            </w:r>
            <w:r w:rsidRPr="005725EE">
              <w:rPr>
                <w:sz w:val="24"/>
                <w:szCs w:val="24"/>
              </w:rPr>
              <w:t>kepada</w:t>
            </w:r>
            <w:r w:rsidRPr="005725EE">
              <w:rPr>
                <w:spacing w:val="-1"/>
                <w:sz w:val="24"/>
                <w:szCs w:val="24"/>
              </w:rPr>
              <w:t xml:space="preserve"> </w:t>
            </w:r>
            <w:r w:rsidRPr="005725EE">
              <w:rPr>
                <w:sz w:val="24"/>
                <w:szCs w:val="24"/>
              </w:rPr>
              <w:t>Masyarakat</w:t>
            </w:r>
          </w:p>
        </w:tc>
        <w:tc>
          <w:tcPr>
            <w:tcW w:w="2170" w:type="dxa"/>
            <w:shd w:val="clear" w:color="auto" w:fill="F1F1F1"/>
          </w:tcPr>
          <w:p w14:paraId="3B520D32" w14:textId="77777777" w:rsidR="0040101D" w:rsidRPr="005725EE" w:rsidRDefault="0040101D" w:rsidP="00172477">
            <w:pPr>
              <w:pStyle w:val="TableParagraph"/>
              <w:spacing w:line="263" w:lineRule="exact"/>
              <w:ind w:left="223"/>
              <w:rPr>
                <w:sz w:val="24"/>
                <w:szCs w:val="24"/>
              </w:rPr>
            </w:pPr>
            <w:r w:rsidRPr="005725EE">
              <w:rPr>
                <w:sz w:val="24"/>
                <w:szCs w:val="24"/>
              </w:rPr>
              <w:t>Penyandang</w:t>
            </w:r>
            <w:r w:rsidRPr="005725EE">
              <w:rPr>
                <w:spacing w:val="-4"/>
                <w:sz w:val="24"/>
                <w:szCs w:val="24"/>
              </w:rPr>
              <w:t xml:space="preserve"> </w:t>
            </w:r>
            <w:r w:rsidRPr="005725EE">
              <w:rPr>
                <w:sz w:val="24"/>
                <w:szCs w:val="24"/>
              </w:rPr>
              <w:t>Dana</w:t>
            </w:r>
          </w:p>
        </w:tc>
        <w:tc>
          <w:tcPr>
            <w:tcW w:w="1647" w:type="dxa"/>
            <w:tcBorders>
              <w:right w:val="single" w:sz="4" w:space="0" w:color="BEBEBE"/>
            </w:tcBorders>
            <w:shd w:val="clear" w:color="auto" w:fill="F1F1F1"/>
          </w:tcPr>
          <w:p w14:paraId="55D109CF" w14:textId="77777777" w:rsidR="0040101D" w:rsidRPr="005725EE" w:rsidRDefault="0040101D" w:rsidP="00172477">
            <w:pPr>
              <w:pStyle w:val="TableParagraph"/>
              <w:spacing w:line="263" w:lineRule="exact"/>
              <w:ind w:left="434"/>
              <w:rPr>
                <w:sz w:val="24"/>
                <w:szCs w:val="24"/>
              </w:rPr>
            </w:pPr>
            <w:r w:rsidRPr="005725EE">
              <w:rPr>
                <w:sz w:val="24"/>
                <w:szCs w:val="24"/>
              </w:rPr>
              <w:t>Tahun</w:t>
            </w:r>
          </w:p>
        </w:tc>
      </w:tr>
      <w:tr w:rsidR="0040101D" w:rsidRPr="00E3380D" w14:paraId="64CB7283" w14:textId="77777777" w:rsidTr="00172477">
        <w:trPr>
          <w:trHeight w:val="285"/>
        </w:trPr>
        <w:tc>
          <w:tcPr>
            <w:tcW w:w="571" w:type="dxa"/>
            <w:tcBorders>
              <w:left w:val="single" w:sz="4" w:space="0" w:color="BEBEBE"/>
            </w:tcBorders>
          </w:tcPr>
          <w:p w14:paraId="6ADFEE27" w14:textId="77777777" w:rsidR="0040101D" w:rsidRPr="005725EE" w:rsidRDefault="0040101D" w:rsidP="00172477">
            <w:pPr>
              <w:pStyle w:val="TableParagraph"/>
              <w:spacing w:line="265" w:lineRule="exact"/>
              <w:ind w:left="9"/>
              <w:jc w:val="center"/>
              <w:rPr>
                <w:sz w:val="24"/>
                <w:szCs w:val="24"/>
              </w:rPr>
            </w:pPr>
            <w:r w:rsidRPr="005725EE">
              <w:rPr>
                <w:sz w:val="24"/>
                <w:szCs w:val="24"/>
              </w:rPr>
              <w:t>1</w:t>
            </w:r>
          </w:p>
        </w:tc>
        <w:tc>
          <w:tcPr>
            <w:tcW w:w="4669" w:type="dxa"/>
          </w:tcPr>
          <w:p w14:paraId="2BC04528" w14:textId="0E93D12A" w:rsidR="0040101D" w:rsidRPr="005725EE" w:rsidRDefault="005725EE" w:rsidP="00172477">
            <w:pPr>
              <w:pStyle w:val="TableParagraph"/>
              <w:rPr>
                <w:sz w:val="24"/>
                <w:szCs w:val="24"/>
              </w:rPr>
            </w:pPr>
            <w:r w:rsidRPr="005725EE">
              <w:rPr>
                <w:sz w:val="24"/>
                <w:szCs w:val="24"/>
              </w:rPr>
              <w:t>Edukasi dan Pelatihan Teknologi Informasi bagi Kader Karang Taruna di Lingkungan Kelurahan Penggilingan</w:t>
            </w:r>
          </w:p>
        </w:tc>
        <w:tc>
          <w:tcPr>
            <w:tcW w:w="2170" w:type="dxa"/>
          </w:tcPr>
          <w:p w14:paraId="5FED612B" w14:textId="77777777" w:rsidR="005725EE" w:rsidRPr="005725EE" w:rsidRDefault="005725EE" w:rsidP="005725EE">
            <w:pPr>
              <w:rPr>
                <w:rFonts w:ascii="Times New Roman" w:eastAsia="Times New Roman" w:hAnsi="Times New Roman" w:cs="Times New Roman"/>
                <w:sz w:val="24"/>
                <w:szCs w:val="24"/>
                <w:lang w:val="id"/>
              </w:rPr>
            </w:pPr>
            <w:r w:rsidRPr="005725EE">
              <w:rPr>
                <w:rFonts w:ascii="Times New Roman" w:eastAsia="Times New Roman" w:hAnsi="Times New Roman" w:cs="Times New Roman"/>
                <w:sz w:val="24"/>
                <w:szCs w:val="24"/>
                <w:lang w:val="id"/>
              </w:rPr>
              <w:t>LPPM UMJ</w:t>
            </w:r>
          </w:p>
          <w:p w14:paraId="0A29D418" w14:textId="77777777" w:rsidR="0040101D" w:rsidRPr="005725EE" w:rsidRDefault="0040101D" w:rsidP="00172477">
            <w:pPr>
              <w:pStyle w:val="TableParagraph"/>
              <w:rPr>
                <w:sz w:val="24"/>
                <w:szCs w:val="24"/>
              </w:rPr>
            </w:pPr>
          </w:p>
        </w:tc>
        <w:tc>
          <w:tcPr>
            <w:tcW w:w="1647" w:type="dxa"/>
            <w:tcBorders>
              <w:right w:val="single" w:sz="4" w:space="0" w:color="BEBEBE"/>
            </w:tcBorders>
          </w:tcPr>
          <w:p w14:paraId="01BA57EB" w14:textId="7CE5BA74" w:rsidR="0040101D" w:rsidRPr="005725EE" w:rsidRDefault="005725EE" w:rsidP="00172477">
            <w:pPr>
              <w:pStyle w:val="TableParagraph"/>
              <w:rPr>
                <w:sz w:val="24"/>
                <w:szCs w:val="24"/>
                <w:lang w:val="en-US"/>
              </w:rPr>
            </w:pPr>
            <w:r>
              <w:rPr>
                <w:sz w:val="24"/>
                <w:szCs w:val="24"/>
                <w:lang w:val="en-US"/>
              </w:rPr>
              <w:t>2022</w:t>
            </w:r>
          </w:p>
        </w:tc>
      </w:tr>
      <w:tr w:rsidR="0040101D" w:rsidRPr="00E3380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Pr="003145D8" w:rsidRDefault="0040101D" w:rsidP="00172477">
            <w:pPr>
              <w:pStyle w:val="TableParagraph"/>
              <w:spacing w:line="263" w:lineRule="exact"/>
              <w:ind w:left="9"/>
              <w:jc w:val="center"/>
              <w:rPr>
                <w:sz w:val="24"/>
                <w:szCs w:val="24"/>
              </w:rPr>
            </w:pPr>
            <w:r w:rsidRPr="003145D8">
              <w:rPr>
                <w:sz w:val="24"/>
                <w:szCs w:val="24"/>
              </w:rPr>
              <w:t>2</w:t>
            </w:r>
          </w:p>
        </w:tc>
        <w:tc>
          <w:tcPr>
            <w:tcW w:w="4669" w:type="dxa"/>
            <w:shd w:val="clear" w:color="auto" w:fill="F1F1F1"/>
          </w:tcPr>
          <w:p w14:paraId="32623877" w14:textId="0CE8CE44" w:rsidR="0040101D" w:rsidRPr="003145D8" w:rsidRDefault="00FA4363" w:rsidP="00FA4363">
            <w:pPr>
              <w:pStyle w:val="TableParagraph"/>
              <w:rPr>
                <w:sz w:val="24"/>
                <w:szCs w:val="24"/>
              </w:rPr>
            </w:pPr>
            <w:r w:rsidRPr="003145D8">
              <w:rPr>
                <w:sz w:val="24"/>
                <w:szCs w:val="24"/>
              </w:rPr>
              <w:t>Edukasi dan Pelatihan Sosial Media Untuk Peningkatan Kualitas Teknis Milenial Pengusaha di Kelurahan Penggilingan</w:t>
            </w:r>
          </w:p>
        </w:tc>
        <w:tc>
          <w:tcPr>
            <w:tcW w:w="2170" w:type="dxa"/>
            <w:shd w:val="clear" w:color="auto" w:fill="F1F1F1"/>
          </w:tcPr>
          <w:p w14:paraId="23682D4E" w14:textId="77777777" w:rsidR="0040101D" w:rsidRPr="003145D8" w:rsidRDefault="0040101D" w:rsidP="00172477">
            <w:pPr>
              <w:pStyle w:val="TableParagraph"/>
              <w:rPr>
                <w:sz w:val="24"/>
                <w:szCs w:val="24"/>
              </w:rPr>
            </w:pPr>
          </w:p>
          <w:p w14:paraId="70F226EB" w14:textId="77777777" w:rsidR="003145D8" w:rsidRPr="003145D8" w:rsidRDefault="003145D8" w:rsidP="003145D8">
            <w:pPr>
              <w:rPr>
                <w:rFonts w:ascii="Times New Roman" w:hAnsi="Times New Roman" w:cs="Times New Roman"/>
                <w:sz w:val="24"/>
                <w:szCs w:val="24"/>
                <w:lang w:val="id"/>
              </w:rPr>
            </w:pPr>
            <w:r w:rsidRPr="003145D8">
              <w:rPr>
                <w:rFonts w:ascii="Times New Roman" w:hAnsi="Times New Roman" w:cs="Times New Roman"/>
                <w:sz w:val="24"/>
                <w:szCs w:val="24"/>
                <w:lang w:val="id"/>
              </w:rPr>
              <w:t>LPPM UMJ</w:t>
            </w:r>
          </w:p>
          <w:p w14:paraId="7D1D04F8" w14:textId="1FD0AC21" w:rsidR="003145D8" w:rsidRPr="003145D8" w:rsidRDefault="003145D8" w:rsidP="003145D8">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5D5492D5" w14:textId="422A7DFB" w:rsidR="0040101D" w:rsidRPr="003145D8" w:rsidRDefault="003145D8" w:rsidP="00172477">
            <w:pPr>
              <w:pStyle w:val="TableParagraph"/>
              <w:rPr>
                <w:sz w:val="24"/>
                <w:szCs w:val="24"/>
                <w:lang w:val="en-US"/>
              </w:rPr>
            </w:pPr>
            <w:r w:rsidRPr="003145D8">
              <w:rPr>
                <w:sz w:val="24"/>
                <w:szCs w:val="24"/>
                <w:lang w:val="en-US"/>
              </w:rPr>
              <w:t>202</w:t>
            </w:r>
            <w:r>
              <w:rPr>
                <w:sz w:val="24"/>
                <w:szCs w:val="24"/>
                <w:lang w:val="en-US"/>
              </w:rPr>
              <w:t>2</w:t>
            </w:r>
          </w:p>
        </w:tc>
      </w:tr>
      <w:tr w:rsidR="003145D8" w:rsidRPr="00E3380D" w14:paraId="236E8FAC" w14:textId="77777777" w:rsidTr="00172477">
        <w:trPr>
          <w:trHeight w:val="282"/>
        </w:trPr>
        <w:tc>
          <w:tcPr>
            <w:tcW w:w="571" w:type="dxa"/>
            <w:tcBorders>
              <w:left w:val="single" w:sz="4" w:space="0" w:color="BEBEBE"/>
            </w:tcBorders>
            <w:shd w:val="clear" w:color="auto" w:fill="F1F1F1"/>
          </w:tcPr>
          <w:p w14:paraId="74EC85CF" w14:textId="0CE8CCBF" w:rsidR="003145D8" w:rsidRPr="008C659A" w:rsidRDefault="008C659A" w:rsidP="00172477">
            <w:pPr>
              <w:pStyle w:val="TableParagraph"/>
              <w:spacing w:line="263" w:lineRule="exact"/>
              <w:ind w:left="9"/>
              <w:jc w:val="center"/>
              <w:rPr>
                <w:sz w:val="24"/>
                <w:szCs w:val="24"/>
                <w:lang w:val="en-US"/>
              </w:rPr>
            </w:pPr>
            <w:r>
              <w:rPr>
                <w:sz w:val="24"/>
                <w:szCs w:val="24"/>
                <w:lang w:val="en-US"/>
              </w:rPr>
              <w:t>3</w:t>
            </w:r>
          </w:p>
        </w:tc>
        <w:tc>
          <w:tcPr>
            <w:tcW w:w="4669" w:type="dxa"/>
            <w:shd w:val="clear" w:color="auto" w:fill="F1F1F1"/>
          </w:tcPr>
          <w:p w14:paraId="30D64DA3" w14:textId="7E7BBF4E" w:rsidR="003145D8" w:rsidRPr="003145D8" w:rsidRDefault="008C659A" w:rsidP="00FA4363">
            <w:pPr>
              <w:pStyle w:val="TableParagraph"/>
              <w:rPr>
                <w:sz w:val="24"/>
                <w:szCs w:val="24"/>
              </w:rPr>
            </w:pPr>
            <w:r w:rsidRPr="008C659A">
              <w:rPr>
                <w:sz w:val="24"/>
                <w:szCs w:val="24"/>
              </w:rPr>
              <w:t>Pemberdayaan Kemandirian warga sekolah sehat dan Peduli TBC  dalam rangka Bersama (GEBER) melawan Tuberkulosis</w:t>
            </w:r>
          </w:p>
        </w:tc>
        <w:tc>
          <w:tcPr>
            <w:tcW w:w="2170" w:type="dxa"/>
            <w:shd w:val="clear" w:color="auto" w:fill="F1F1F1"/>
          </w:tcPr>
          <w:p w14:paraId="3AFB7DF5" w14:textId="77777777" w:rsidR="008C659A" w:rsidRPr="003145D8" w:rsidRDefault="008C659A" w:rsidP="008C659A">
            <w:pPr>
              <w:rPr>
                <w:rFonts w:ascii="Times New Roman" w:hAnsi="Times New Roman" w:cs="Times New Roman"/>
                <w:sz w:val="24"/>
                <w:szCs w:val="24"/>
                <w:lang w:val="id"/>
              </w:rPr>
            </w:pPr>
            <w:r w:rsidRPr="003145D8">
              <w:rPr>
                <w:rFonts w:ascii="Times New Roman" w:hAnsi="Times New Roman" w:cs="Times New Roman"/>
                <w:sz w:val="24"/>
                <w:szCs w:val="24"/>
                <w:lang w:val="id"/>
              </w:rPr>
              <w:t>LPPM UMJ</w:t>
            </w:r>
          </w:p>
          <w:p w14:paraId="286D2E5F" w14:textId="77777777" w:rsidR="003145D8" w:rsidRPr="003145D8" w:rsidRDefault="003145D8" w:rsidP="00172477">
            <w:pPr>
              <w:pStyle w:val="TableParagraph"/>
              <w:rPr>
                <w:sz w:val="24"/>
                <w:szCs w:val="24"/>
              </w:rPr>
            </w:pPr>
          </w:p>
        </w:tc>
        <w:tc>
          <w:tcPr>
            <w:tcW w:w="1647" w:type="dxa"/>
            <w:tcBorders>
              <w:right w:val="single" w:sz="4" w:space="0" w:color="BEBEBE"/>
            </w:tcBorders>
            <w:shd w:val="clear" w:color="auto" w:fill="F1F1F1"/>
          </w:tcPr>
          <w:p w14:paraId="7F98C946" w14:textId="45AD894C" w:rsidR="003145D8" w:rsidRPr="003145D8" w:rsidRDefault="008C659A" w:rsidP="00172477">
            <w:pPr>
              <w:pStyle w:val="TableParagraph"/>
              <w:rPr>
                <w:sz w:val="24"/>
                <w:szCs w:val="24"/>
                <w:lang w:val="en-US"/>
              </w:rPr>
            </w:pPr>
            <w:r>
              <w:rPr>
                <w:sz w:val="24"/>
                <w:szCs w:val="24"/>
                <w:lang w:val="en-US"/>
              </w:rPr>
              <w:t>2022</w:t>
            </w:r>
          </w:p>
        </w:tc>
      </w:tr>
      <w:tr w:rsidR="008C659A" w:rsidRPr="00E3380D" w14:paraId="3C2A6C55" w14:textId="77777777" w:rsidTr="00172477">
        <w:trPr>
          <w:trHeight w:val="282"/>
        </w:trPr>
        <w:tc>
          <w:tcPr>
            <w:tcW w:w="571" w:type="dxa"/>
            <w:tcBorders>
              <w:left w:val="single" w:sz="4" w:space="0" w:color="BEBEBE"/>
            </w:tcBorders>
            <w:shd w:val="clear" w:color="auto" w:fill="F1F1F1"/>
          </w:tcPr>
          <w:p w14:paraId="6AB23A97" w14:textId="428AC289" w:rsidR="008C659A" w:rsidRDefault="008C659A" w:rsidP="00172477">
            <w:pPr>
              <w:pStyle w:val="TableParagraph"/>
              <w:spacing w:line="263" w:lineRule="exact"/>
              <w:ind w:left="9"/>
              <w:jc w:val="center"/>
              <w:rPr>
                <w:sz w:val="24"/>
                <w:szCs w:val="24"/>
                <w:lang w:val="en-US"/>
              </w:rPr>
            </w:pPr>
            <w:r>
              <w:rPr>
                <w:sz w:val="24"/>
                <w:szCs w:val="24"/>
                <w:lang w:val="en-US"/>
              </w:rPr>
              <w:t>4</w:t>
            </w:r>
          </w:p>
        </w:tc>
        <w:tc>
          <w:tcPr>
            <w:tcW w:w="4669" w:type="dxa"/>
            <w:shd w:val="clear" w:color="auto" w:fill="F1F1F1"/>
          </w:tcPr>
          <w:p w14:paraId="527E98FB" w14:textId="64BAA5CF" w:rsidR="008C659A" w:rsidRPr="008C659A" w:rsidRDefault="008C659A" w:rsidP="00FA4363">
            <w:pPr>
              <w:pStyle w:val="TableParagraph"/>
              <w:rPr>
                <w:sz w:val="24"/>
                <w:szCs w:val="24"/>
              </w:rPr>
            </w:pPr>
            <w:r w:rsidRPr="008C659A">
              <w:rPr>
                <w:sz w:val="24"/>
                <w:szCs w:val="24"/>
              </w:rPr>
              <w:t>Edukasi dan Pelatihan Peningkatan Keterampilan Teknis UMKM di Wilayah Kelurahan Penggilingan</w:t>
            </w:r>
          </w:p>
        </w:tc>
        <w:tc>
          <w:tcPr>
            <w:tcW w:w="2170" w:type="dxa"/>
            <w:shd w:val="clear" w:color="auto" w:fill="F1F1F1"/>
          </w:tcPr>
          <w:p w14:paraId="7B564B6C" w14:textId="77777777" w:rsidR="008C659A" w:rsidRPr="008C659A" w:rsidRDefault="008C659A" w:rsidP="008C659A">
            <w:pPr>
              <w:rPr>
                <w:rFonts w:ascii="Times New Roman" w:hAnsi="Times New Roman" w:cs="Times New Roman"/>
                <w:sz w:val="24"/>
                <w:szCs w:val="24"/>
                <w:lang w:val="id"/>
              </w:rPr>
            </w:pPr>
            <w:r w:rsidRPr="008C659A">
              <w:rPr>
                <w:rFonts w:ascii="Times New Roman" w:hAnsi="Times New Roman" w:cs="Times New Roman"/>
                <w:sz w:val="24"/>
                <w:szCs w:val="24"/>
                <w:lang w:val="id"/>
              </w:rPr>
              <w:t>FT UMJ</w:t>
            </w:r>
          </w:p>
          <w:p w14:paraId="5DBFC520" w14:textId="77777777" w:rsidR="008C659A" w:rsidRPr="003145D8" w:rsidRDefault="008C659A" w:rsidP="008C659A">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20FA44B4" w14:textId="6CB29025" w:rsidR="008C659A" w:rsidRDefault="008C659A" w:rsidP="00172477">
            <w:pPr>
              <w:pStyle w:val="TableParagraph"/>
              <w:rPr>
                <w:sz w:val="24"/>
                <w:szCs w:val="24"/>
                <w:lang w:val="en-US"/>
              </w:rPr>
            </w:pPr>
            <w:r>
              <w:rPr>
                <w:sz w:val="24"/>
                <w:szCs w:val="24"/>
                <w:lang w:val="en-US"/>
              </w:rPr>
              <w:t>2021</w:t>
            </w:r>
          </w:p>
        </w:tc>
      </w:tr>
      <w:tr w:rsidR="005636D0" w:rsidRPr="00E3380D" w14:paraId="6892AD0E" w14:textId="77777777" w:rsidTr="00172477">
        <w:trPr>
          <w:trHeight w:val="282"/>
        </w:trPr>
        <w:tc>
          <w:tcPr>
            <w:tcW w:w="571" w:type="dxa"/>
            <w:tcBorders>
              <w:left w:val="single" w:sz="4" w:space="0" w:color="BEBEBE"/>
            </w:tcBorders>
            <w:shd w:val="clear" w:color="auto" w:fill="F1F1F1"/>
          </w:tcPr>
          <w:p w14:paraId="49DA1B06" w14:textId="5E05E3AD" w:rsidR="005636D0" w:rsidRDefault="005636D0" w:rsidP="00172477">
            <w:pPr>
              <w:pStyle w:val="TableParagraph"/>
              <w:spacing w:line="263" w:lineRule="exact"/>
              <w:ind w:left="9"/>
              <w:jc w:val="center"/>
              <w:rPr>
                <w:sz w:val="24"/>
                <w:szCs w:val="24"/>
                <w:lang w:val="en-US"/>
              </w:rPr>
            </w:pPr>
            <w:r>
              <w:rPr>
                <w:sz w:val="24"/>
                <w:szCs w:val="24"/>
                <w:lang w:val="en-US"/>
              </w:rPr>
              <w:t>5</w:t>
            </w:r>
          </w:p>
        </w:tc>
        <w:tc>
          <w:tcPr>
            <w:tcW w:w="4669" w:type="dxa"/>
            <w:shd w:val="clear" w:color="auto" w:fill="F1F1F1"/>
          </w:tcPr>
          <w:p w14:paraId="4F4B8880" w14:textId="372D8A63" w:rsidR="005636D0" w:rsidRPr="008C659A" w:rsidRDefault="005636D0" w:rsidP="00FA4363">
            <w:pPr>
              <w:pStyle w:val="TableParagraph"/>
              <w:rPr>
                <w:sz w:val="24"/>
                <w:szCs w:val="24"/>
              </w:rPr>
            </w:pPr>
            <w:r w:rsidRPr="005636D0">
              <w:rPr>
                <w:sz w:val="24"/>
                <w:szCs w:val="24"/>
              </w:rPr>
              <w:t>Edukasi dan Sosialisasi Penggunaan Skrining Kesehatan Untuk Kader Posyandu Lansia di RW 011 Kelurahan Penggilingan</w:t>
            </w:r>
          </w:p>
        </w:tc>
        <w:tc>
          <w:tcPr>
            <w:tcW w:w="2170" w:type="dxa"/>
            <w:shd w:val="clear" w:color="auto" w:fill="F1F1F1"/>
          </w:tcPr>
          <w:p w14:paraId="453EF35A" w14:textId="77777777" w:rsidR="005636D0" w:rsidRPr="005636D0" w:rsidRDefault="005636D0" w:rsidP="005636D0">
            <w:pPr>
              <w:rPr>
                <w:rFonts w:ascii="Times New Roman" w:hAnsi="Times New Roman" w:cs="Times New Roman"/>
                <w:sz w:val="24"/>
                <w:szCs w:val="24"/>
                <w:lang w:val="id"/>
              </w:rPr>
            </w:pPr>
            <w:r w:rsidRPr="005636D0">
              <w:rPr>
                <w:rFonts w:ascii="Times New Roman" w:hAnsi="Times New Roman" w:cs="Times New Roman"/>
                <w:sz w:val="24"/>
                <w:szCs w:val="24"/>
                <w:lang w:val="id"/>
              </w:rPr>
              <w:t>LPPM UMJ</w:t>
            </w:r>
          </w:p>
          <w:p w14:paraId="1FC06FBE" w14:textId="77777777" w:rsidR="005636D0" w:rsidRPr="008C659A" w:rsidRDefault="005636D0" w:rsidP="008C659A">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348B8C50" w14:textId="02D650CB" w:rsidR="005636D0" w:rsidRDefault="005636D0" w:rsidP="00172477">
            <w:pPr>
              <w:pStyle w:val="TableParagraph"/>
              <w:rPr>
                <w:sz w:val="24"/>
                <w:szCs w:val="24"/>
                <w:lang w:val="en-US"/>
              </w:rPr>
            </w:pPr>
            <w:r>
              <w:rPr>
                <w:sz w:val="24"/>
                <w:szCs w:val="24"/>
                <w:lang w:val="en-US"/>
              </w:rPr>
              <w:t>2020</w:t>
            </w:r>
          </w:p>
        </w:tc>
      </w:tr>
      <w:tr w:rsidR="00741B0E" w:rsidRPr="00E3380D" w14:paraId="4FF90E69" w14:textId="77777777" w:rsidTr="00172477">
        <w:trPr>
          <w:trHeight w:val="282"/>
        </w:trPr>
        <w:tc>
          <w:tcPr>
            <w:tcW w:w="571" w:type="dxa"/>
            <w:tcBorders>
              <w:left w:val="single" w:sz="4" w:space="0" w:color="BEBEBE"/>
            </w:tcBorders>
            <w:shd w:val="clear" w:color="auto" w:fill="F1F1F1"/>
          </w:tcPr>
          <w:p w14:paraId="1DE628D3" w14:textId="20AAB3EE" w:rsidR="00741B0E" w:rsidRDefault="00741B0E" w:rsidP="00172477">
            <w:pPr>
              <w:pStyle w:val="TableParagraph"/>
              <w:spacing w:line="263" w:lineRule="exact"/>
              <w:ind w:left="9"/>
              <w:jc w:val="center"/>
              <w:rPr>
                <w:sz w:val="24"/>
                <w:szCs w:val="24"/>
                <w:lang w:val="en-US"/>
              </w:rPr>
            </w:pPr>
            <w:r>
              <w:rPr>
                <w:sz w:val="24"/>
                <w:szCs w:val="24"/>
                <w:lang w:val="en-US"/>
              </w:rPr>
              <w:t>6</w:t>
            </w:r>
          </w:p>
        </w:tc>
        <w:tc>
          <w:tcPr>
            <w:tcW w:w="4669" w:type="dxa"/>
            <w:shd w:val="clear" w:color="auto" w:fill="F1F1F1"/>
          </w:tcPr>
          <w:p w14:paraId="21B8EEE3" w14:textId="5F90B47A" w:rsidR="00741B0E" w:rsidRPr="005636D0" w:rsidRDefault="00741B0E" w:rsidP="00FA4363">
            <w:pPr>
              <w:pStyle w:val="TableParagraph"/>
              <w:rPr>
                <w:sz w:val="24"/>
                <w:szCs w:val="24"/>
              </w:rPr>
            </w:pPr>
            <w:r w:rsidRPr="00741B0E">
              <w:rPr>
                <w:sz w:val="24"/>
                <w:szCs w:val="24"/>
              </w:rPr>
              <w:t>Peningkatan Kemampuan Kader Kesehatan TB di Tengah Pandemik Virus Corona di RW 06 Kelurahan Kwitang</w:t>
            </w:r>
          </w:p>
        </w:tc>
        <w:tc>
          <w:tcPr>
            <w:tcW w:w="2170" w:type="dxa"/>
            <w:shd w:val="clear" w:color="auto" w:fill="F1F1F1"/>
          </w:tcPr>
          <w:p w14:paraId="7D0F96CC" w14:textId="77777777" w:rsidR="00741B0E" w:rsidRPr="00741B0E" w:rsidRDefault="00741B0E" w:rsidP="00741B0E">
            <w:pPr>
              <w:rPr>
                <w:rFonts w:ascii="Times New Roman" w:hAnsi="Times New Roman" w:cs="Times New Roman"/>
                <w:sz w:val="24"/>
                <w:szCs w:val="24"/>
                <w:lang w:val="id"/>
              </w:rPr>
            </w:pPr>
            <w:r w:rsidRPr="00741B0E">
              <w:rPr>
                <w:rFonts w:ascii="Times New Roman" w:hAnsi="Times New Roman" w:cs="Times New Roman"/>
                <w:sz w:val="24"/>
                <w:szCs w:val="24"/>
                <w:lang w:val="id"/>
              </w:rPr>
              <w:t>LPPM UMJ</w:t>
            </w:r>
          </w:p>
          <w:p w14:paraId="4EB131D6" w14:textId="77777777" w:rsidR="00741B0E" w:rsidRPr="005636D0" w:rsidRDefault="00741B0E" w:rsidP="005636D0">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7ED1C17F" w14:textId="6942687D" w:rsidR="00741B0E" w:rsidRDefault="00741B0E" w:rsidP="00172477">
            <w:pPr>
              <w:pStyle w:val="TableParagraph"/>
              <w:rPr>
                <w:sz w:val="24"/>
                <w:szCs w:val="24"/>
                <w:lang w:val="en-US"/>
              </w:rPr>
            </w:pPr>
            <w:r>
              <w:rPr>
                <w:sz w:val="24"/>
                <w:szCs w:val="24"/>
                <w:lang w:val="en-US"/>
              </w:rPr>
              <w:t>2020</w:t>
            </w:r>
          </w:p>
        </w:tc>
      </w:tr>
    </w:tbl>
    <w:p w14:paraId="44C76904" w14:textId="77777777" w:rsidR="0040101D" w:rsidRPr="00A35A1D" w:rsidRDefault="0040101D" w:rsidP="0040101D">
      <w:pPr>
        <w:pStyle w:val="BodyText"/>
        <w:spacing w:before="2"/>
        <w:rPr>
          <w:sz w:val="25"/>
        </w:rPr>
      </w:pPr>
    </w:p>
    <w:p w14:paraId="311497D8" w14:textId="77777777" w:rsidR="0040101D" w:rsidRPr="00A35A1D" w:rsidRDefault="0040101D" w:rsidP="0040101D">
      <w:pPr>
        <w:pStyle w:val="BodyText"/>
        <w:spacing w:line="256" w:lineRule="auto"/>
        <w:ind w:left="154" w:right="-1334"/>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7E1207B1" w14:textId="34D557C7" w:rsidR="0040101D" w:rsidRPr="00A35A1D" w:rsidRDefault="0040101D" w:rsidP="0040101D">
      <w:pPr>
        <w:pStyle w:val="BodyText"/>
        <w:spacing w:before="2" w:after="6" w:line="256" w:lineRule="auto"/>
        <w:ind w:left="154" w:right="-1334"/>
        <w:jc w:val="both"/>
      </w:pP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3E77A43" w14:textId="77954987" w:rsidR="00DD731E" w:rsidRPr="00A35A1D" w:rsidRDefault="00DC41A1" w:rsidP="00555A6E">
      <w:pPr>
        <w:spacing w:after="0" w:line="240" w:lineRule="auto"/>
        <w:ind w:left="567" w:hanging="567"/>
        <w:jc w:val="both"/>
        <w:rPr>
          <w:rFonts w:ascii="Times New Roman" w:hAnsi="Times New Roman" w:cs="Times New Roman"/>
          <w:b/>
          <w:bCs/>
        </w:rPr>
      </w:pPr>
      <w:r w:rsidRPr="00A35A1D">
        <w:rPr>
          <w:noProof/>
        </w:rPr>
        <mc:AlternateContent>
          <mc:Choice Requires="wps">
            <w:drawing>
              <wp:anchor distT="0" distB="0" distL="114300" distR="114300" simplePos="0" relativeHeight="251663360" behindDoc="0" locked="0" layoutInCell="1" allowOverlap="1" wp14:anchorId="3F6CF8A6" wp14:editId="047A888F">
                <wp:simplePos x="0" y="0"/>
                <wp:positionH relativeFrom="page">
                  <wp:posOffset>4320540</wp:posOffset>
                </wp:positionH>
                <wp:positionV relativeFrom="paragraph">
                  <wp:posOffset>1270</wp:posOffset>
                </wp:positionV>
                <wp:extent cx="3056890" cy="1463040"/>
                <wp:effectExtent l="0" t="0" r="10160" b="2286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890" cy="146304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F0D2B79" w14:textId="77777777" w:rsidR="003145D8" w:rsidRDefault="0002391F" w:rsidP="0040101D">
                            <w:pPr>
                              <w:pStyle w:val="BodyText"/>
                              <w:spacing w:line="266" w:lineRule="auto"/>
                              <w:ind w:left="110" w:right="1312"/>
                              <w:rPr>
                                <w:lang w:val="en-US"/>
                              </w:rPr>
                            </w:pPr>
                            <w:r>
                              <w:rPr>
                                <w:lang w:val="en-US"/>
                              </w:rPr>
                              <w:t>Jakarta</w:t>
                            </w:r>
                            <w:r>
                              <w:t xml:space="preserve">, </w:t>
                            </w:r>
                            <w:r>
                              <w:rPr>
                                <w:lang w:val="en-US"/>
                              </w:rPr>
                              <w:t>30</w:t>
                            </w:r>
                            <w:r>
                              <w:t>-</w:t>
                            </w:r>
                            <w:r>
                              <w:rPr>
                                <w:lang w:val="en-US"/>
                              </w:rPr>
                              <w:t>Januari</w:t>
                            </w:r>
                            <w:r>
                              <w:t>-</w:t>
                            </w:r>
                            <w:r>
                              <w:rPr>
                                <w:lang w:val="en-US"/>
                              </w:rPr>
                              <w:t>2023</w:t>
                            </w:r>
                          </w:p>
                          <w:p w14:paraId="528BCB66" w14:textId="526C47D9" w:rsidR="0040101D" w:rsidRDefault="0002391F" w:rsidP="0040101D">
                            <w:pPr>
                              <w:pStyle w:val="BodyText"/>
                              <w:spacing w:line="266" w:lineRule="auto"/>
                              <w:ind w:left="110" w:right="1312"/>
                            </w:pP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r w:rsidR="00DC41A1" w:rsidRPr="00A35A1D">
                              <w:rPr>
                                <w:lang w:val="en-US"/>
                              </w:rPr>
                              <w:t>Rully Mujiastuti, S.Kom., M.MSI</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59" type="#_x0000_t202" style="position:absolute;left:0;text-align:left;margin-left:340.2pt;margin-top:.1pt;width:240.7pt;height:115.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" filled="f" strokecolor="#9cc3e4" strokeweight=".48pt">
                <v:textbox inset="0,0,0,0">
                  <w:txbxContent>
                    <w:p w14:paraId="1F0D2B79" w14:textId="77777777" w:rsidR="003145D8" w:rsidRDefault="0002391F" w:rsidP="0040101D">
                      <w:pPr>
                        <w:pStyle w:val="BodyText"/>
                        <w:spacing w:line="266" w:lineRule="auto"/>
                        <w:ind w:left="110" w:right="1312"/>
                        <w:rPr>
                          <w:lang w:val="en-US"/>
                        </w:rPr>
                      </w:pPr>
                      <w:r>
                        <w:rPr>
                          <w:lang w:val="en-US"/>
                        </w:rPr>
                        <w:t>Jakarta</w:t>
                      </w:r>
                      <w:r>
                        <w:t xml:space="preserve">, </w:t>
                      </w:r>
                      <w:r>
                        <w:rPr>
                          <w:lang w:val="en-US"/>
                        </w:rPr>
                        <w:t>30</w:t>
                      </w:r>
                      <w:r>
                        <w:t>-</w:t>
                      </w:r>
                      <w:r>
                        <w:rPr>
                          <w:lang w:val="en-US"/>
                        </w:rPr>
                        <w:t>Januari</w:t>
                      </w:r>
                      <w:r>
                        <w:t>-</w:t>
                      </w:r>
                      <w:r>
                        <w:rPr>
                          <w:lang w:val="en-US"/>
                        </w:rPr>
                        <w:t>2023</w:t>
                      </w:r>
                    </w:p>
                    <w:p w14:paraId="528BCB66" w14:textId="526C47D9" w:rsidR="0040101D" w:rsidRDefault="0002391F" w:rsidP="0040101D">
                      <w:pPr>
                        <w:pStyle w:val="BodyText"/>
                        <w:spacing w:line="266" w:lineRule="auto"/>
                        <w:ind w:left="110" w:right="1312"/>
                      </w:pP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r w:rsidR="00DC41A1" w:rsidRPr="00A35A1D">
                        <w:rPr>
                          <w:lang w:val="en-US"/>
                        </w:rPr>
                        <w:t>Rully Mujiastuti, S.Kom., M.MSI</w:t>
                      </w:r>
                      <w:r>
                        <w:t>)</w:t>
                      </w:r>
                    </w:p>
                  </w:txbxContent>
                </v:textbox>
                <w10:wrap anchorx="page"/>
              </v:shape>
            </w:pict>
          </mc:Fallback>
        </mc:AlternateContent>
      </w:r>
    </w:p>
    <w:p w14:paraId="46B47CAF" w14:textId="15202350" w:rsidR="0040101D" w:rsidRPr="00A35A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Pr="00A35A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Pr="00A35A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Pr="00A35A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Pr="00A35A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Pr="00A35A1D" w:rsidRDefault="0040101D" w:rsidP="00555A6E">
      <w:pPr>
        <w:spacing w:after="0" w:line="240" w:lineRule="auto"/>
        <w:ind w:left="567" w:hanging="567"/>
        <w:jc w:val="both"/>
        <w:rPr>
          <w:rFonts w:ascii="Times New Roman" w:hAnsi="Times New Roman" w:cs="Times New Roman"/>
          <w:b/>
          <w:bCs/>
        </w:rPr>
      </w:pPr>
    </w:p>
    <w:p w14:paraId="59284863" w14:textId="4C963E99" w:rsidR="004468DC" w:rsidRPr="00A35A1D" w:rsidRDefault="004468DC" w:rsidP="005557B5">
      <w:pPr>
        <w:spacing w:after="0" w:line="240" w:lineRule="auto"/>
        <w:jc w:val="both"/>
        <w:rPr>
          <w:rFonts w:ascii="Times New Roman" w:hAnsi="Times New Roman" w:cs="Times New Roman"/>
          <w:b/>
          <w:bCs/>
        </w:rPr>
      </w:pPr>
    </w:p>
    <w:p w14:paraId="3AEC6446" w14:textId="77777777" w:rsidR="005557B5" w:rsidRPr="00A35A1D" w:rsidRDefault="005557B5" w:rsidP="005557B5">
      <w:pPr>
        <w:spacing w:after="0" w:line="240" w:lineRule="auto"/>
        <w:jc w:val="both"/>
        <w:rPr>
          <w:rFonts w:ascii="Times New Roman" w:hAnsi="Times New Roman" w:cs="Times New Roman"/>
          <w:b/>
          <w:bCs/>
        </w:rPr>
      </w:pPr>
    </w:p>
    <w:p w14:paraId="060B2ADD" w14:textId="75782524" w:rsidR="004468DC" w:rsidRPr="00A35A1D" w:rsidRDefault="004468DC" w:rsidP="00555A6E">
      <w:pPr>
        <w:spacing w:after="0" w:line="240" w:lineRule="auto"/>
        <w:ind w:left="567" w:hanging="567"/>
        <w:jc w:val="both"/>
        <w:rPr>
          <w:rFonts w:ascii="Times New Roman" w:hAnsi="Times New Roman" w:cs="Times New Roman"/>
          <w:b/>
          <w:bCs/>
        </w:rPr>
      </w:pPr>
    </w:p>
    <w:p w14:paraId="600FBCE5" w14:textId="77777777" w:rsidR="005557B5" w:rsidRPr="00A35A1D" w:rsidRDefault="005557B5" w:rsidP="005557B5">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1D35D383" w14:textId="19CFB277" w:rsidR="004468DC" w:rsidRPr="00A35A1D" w:rsidRDefault="005557B5" w:rsidP="005557B5">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4FFE3B53" w14:textId="77777777" w:rsidR="005557B5" w:rsidRPr="00A35A1D" w:rsidRDefault="005557B5" w:rsidP="0040101D">
      <w:pPr>
        <w:pStyle w:val="Heading3"/>
        <w:ind w:left="1985" w:hanging="1843"/>
        <w:rPr>
          <w:lang w:val="en-US"/>
        </w:rPr>
        <w:sectPr w:rsidR="005557B5" w:rsidRPr="00A35A1D" w:rsidSect="00BB5CBC">
          <w:pgSz w:w="11906" w:h="16838"/>
          <w:pgMar w:top="1701" w:right="1701" w:bottom="1701" w:left="2268" w:header="709" w:footer="709" w:gutter="57"/>
          <w:cols w:space="708"/>
          <w:docGrid w:linePitch="360"/>
        </w:sectPr>
      </w:pP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Membuat</w:t>
            </w:r>
            <w:r w:rsidR="0006422C">
              <w:rPr>
                <w:sz w:val="24"/>
                <w:lang w:val="en-US"/>
              </w:rPr>
              <w:t xml:space="preserve"> model</w:t>
            </w:r>
            <w:r>
              <w:rPr>
                <w:sz w:val="24"/>
                <w:lang w:val="en-US"/>
              </w:rPr>
              <w:t xml:space="preserve"> k</w:t>
            </w:r>
            <w:r w:rsidR="002D494E">
              <w:rPr>
                <w:sz w:val="24"/>
                <w:lang w:val="en-US"/>
              </w:rPr>
              <w:t>e</w:t>
            </w:r>
            <w:r>
              <w:rPr>
                <w:sz w:val="24"/>
                <w:lang w:val="en-US"/>
              </w:rPr>
              <w:t>cerdasan buatan</w:t>
            </w:r>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pembagian data untuk dilakukan pelatihan model kecerdasan buatan</w:t>
            </w:r>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5317C22A" w:rsidR="0040101D" w:rsidRPr="00A35A1D" w:rsidRDefault="00792E84" w:rsidP="00792E84">
            <w:pPr>
              <w:pStyle w:val="TableParagraph"/>
              <w:spacing w:line="273" w:lineRule="exact"/>
              <w:rPr>
                <w:sz w:val="24"/>
                <w:lang w:val="en-US"/>
              </w:rPr>
            </w:pPr>
            <w:r w:rsidRPr="00A35A1D">
              <w:rPr>
                <w:sz w:val="24"/>
                <w:lang w:val="en-US"/>
              </w:rPr>
              <w:t xml:space="preserve"> Teknik  Informatia</w:t>
            </w:r>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pendahuluan</w:t>
            </w:r>
          </w:p>
          <w:p w14:paraId="2A48DE34" w14:textId="120E746F" w:rsidR="00D068E9" w:rsidRPr="00D068E9" w:rsidRDefault="00D068E9" w:rsidP="00EC10A5">
            <w:pPr>
              <w:pStyle w:val="TableParagraph"/>
              <w:spacing w:line="273" w:lineRule="exact"/>
              <w:rPr>
                <w:sz w:val="24"/>
                <w:lang w:val="en-US"/>
              </w:rPr>
            </w:pPr>
            <w:r>
              <w:rPr>
                <w:sz w:val="24"/>
                <w:lang w:val="en-US"/>
              </w:rPr>
              <w:t xml:space="preserve">   Mencari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r>
              <w:rPr>
                <w:sz w:val="24"/>
                <w:lang w:val="en-US"/>
              </w:rPr>
              <w:t xml:space="preserve">Mengarahkan serta membimbing artikel yang dibuat, dan melakukan arahan bagian mana yang dilakukan </w:t>
            </w:r>
            <w:r w:rsidR="00007AEA">
              <w:rPr>
                <w:sz w:val="24"/>
                <w:lang w:val="en-US"/>
              </w:rPr>
              <w:t>revisi.</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695B4731" w:rsidR="006D2513" w:rsidRPr="00A35A1D" w:rsidRDefault="006D2513" w:rsidP="00B756CF">
      <w:pPr>
        <w:spacing w:after="0" w:line="240" w:lineRule="auto"/>
        <w:jc w:val="both"/>
        <w:rPr>
          <w:rFonts w:ascii="Times New Roman" w:hAnsi="Times New Roman" w:cs="Times New Roman"/>
          <w:b/>
          <w:bCs/>
        </w:rPr>
      </w:pP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501AA3CD" w14:textId="13A59F10" w:rsidR="0040101D" w:rsidRPr="00A35A1D" w:rsidRDefault="0040101D" w:rsidP="0040101D">
      <w:pPr>
        <w:pStyle w:val="Heading3"/>
      </w:pPr>
      <w:r w:rsidRPr="00A35A1D">
        <w:rPr>
          <w:lang w:val="en-US"/>
        </w:rPr>
        <w:t xml:space="preserve">Lampiran 4. </w:t>
      </w:r>
      <w:r w:rsidRPr="00A35A1D">
        <w:rPr>
          <w:spacing w:val="-2"/>
        </w:rPr>
        <w:t xml:space="preserve"> </w:t>
      </w:r>
      <w:r w:rsidRPr="00A35A1D">
        <w:t>Surat</w:t>
      </w:r>
      <w:r w:rsidRPr="00A35A1D">
        <w:rPr>
          <w:spacing w:val="-4"/>
        </w:rPr>
        <w:t xml:space="preserve"> </w:t>
      </w:r>
      <w:r w:rsidRPr="00A35A1D">
        <w:t>Pernyataan</w:t>
      </w:r>
      <w:r w:rsidRPr="00A35A1D">
        <w:rPr>
          <w:spacing w:val="-4"/>
        </w:rPr>
        <w:t xml:space="preserve"> </w:t>
      </w:r>
      <w:r w:rsidRPr="00A35A1D">
        <w:t>Ketua</w:t>
      </w:r>
      <w:r w:rsidRPr="00A35A1D">
        <w:rPr>
          <w:spacing w:val="-3"/>
        </w:rPr>
        <w:t xml:space="preserve"> </w:t>
      </w:r>
      <w:r w:rsidRPr="00A35A1D">
        <w:t>Pelaksana</w:t>
      </w:r>
    </w:p>
    <w:p w14:paraId="290AC33F" w14:textId="77777777" w:rsidR="0040101D" w:rsidRPr="00A35A1D" w:rsidRDefault="0040101D" w:rsidP="0040101D">
      <w:pPr>
        <w:pStyle w:val="BodyText"/>
        <w:spacing w:before="9"/>
        <w:rPr>
          <w:b/>
          <w:sz w:val="44"/>
        </w:rPr>
      </w:pPr>
    </w:p>
    <w:p w14:paraId="1CF0FE36" w14:textId="77777777" w:rsidR="0040101D" w:rsidRPr="00A35A1D" w:rsidRDefault="0040101D" w:rsidP="0040101D">
      <w:pPr>
        <w:pStyle w:val="Heading4"/>
        <w:ind w:right="489"/>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KETUA</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TIM</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PELAKSANA</w:t>
      </w:r>
    </w:p>
    <w:p w14:paraId="64552B8A" w14:textId="7DBB7900" w:rsidR="0040101D" w:rsidRPr="00A35A1D" w:rsidRDefault="0040101D" w:rsidP="0040101D">
      <w:pPr>
        <w:pStyle w:val="BodyText"/>
        <w:spacing w:before="4"/>
        <w:rPr>
          <w:b/>
          <w:sz w:val="26"/>
        </w:rPr>
      </w:pPr>
      <w:r w:rsidRPr="00A35A1D">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Pr="00A35A1D" w:rsidRDefault="0040101D" w:rsidP="0040101D">
      <w:pPr>
        <w:pStyle w:val="BodyText"/>
        <w:rPr>
          <w:b/>
          <w:sz w:val="20"/>
        </w:rPr>
      </w:pPr>
    </w:p>
    <w:p w14:paraId="323DB41F" w14:textId="77777777" w:rsidR="0040101D" w:rsidRPr="00A35A1D" w:rsidRDefault="0040101D" w:rsidP="0040101D">
      <w:pPr>
        <w:pStyle w:val="BodyText"/>
        <w:spacing w:before="8"/>
        <w:rPr>
          <w:b/>
          <w:sz w:val="16"/>
        </w:rPr>
      </w:pPr>
    </w:p>
    <w:p w14:paraId="0433E8A6" w14:textId="77777777" w:rsidR="0040101D" w:rsidRPr="00A35A1D" w:rsidRDefault="0040101D" w:rsidP="0040101D">
      <w:pPr>
        <w:pStyle w:val="BodyText"/>
        <w:spacing w:before="90"/>
        <w:ind w:left="142"/>
        <w:jc w:val="both"/>
      </w:pPr>
      <w:r w:rsidRPr="00A35A1D">
        <w:t>Yang</w:t>
      </w:r>
      <w:r w:rsidRPr="00A35A1D">
        <w:rPr>
          <w:spacing w:val="-5"/>
        </w:rPr>
        <w:t xml:space="preserve"> </w:t>
      </w:r>
      <w:r w:rsidRPr="00A35A1D">
        <w:t>bertandatangan</w:t>
      </w:r>
      <w:r w:rsidRPr="00A35A1D">
        <w:rPr>
          <w:spacing w:val="-1"/>
        </w:rPr>
        <w:t xml:space="preserve"> </w:t>
      </w:r>
      <w:r w:rsidRPr="00A35A1D">
        <w:t>di bawah</w:t>
      </w:r>
      <w:r w:rsidRPr="00A35A1D">
        <w:rPr>
          <w:spacing w:val="-2"/>
        </w:rPr>
        <w:t xml:space="preserve"> </w:t>
      </w:r>
      <w:r w:rsidRPr="00A35A1D">
        <w:t>ini:</w:t>
      </w:r>
    </w:p>
    <w:p w14:paraId="5670E48C" w14:textId="77777777" w:rsidR="0040101D" w:rsidRPr="00A35A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Ketua</w:t>
            </w:r>
            <w:r w:rsidRPr="00A35A1D">
              <w:rPr>
                <w:spacing w:val="-2"/>
                <w:sz w:val="24"/>
              </w:rPr>
              <w:t xml:space="preserve"> </w:t>
            </w:r>
            <w:r w:rsidRPr="00A35A1D">
              <w:rPr>
                <w:sz w:val="24"/>
              </w:rPr>
              <w:t>Tim</w:t>
            </w:r>
          </w:p>
        </w:tc>
        <w:tc>
          <w:tcPr>
            <w:tcW w:w="360" w:type="dxa"/>
            <w:shd w:val="clear" w:color="auto" w:fill="F1F1F1"/>
          </w:tcPr>
          <w:p w14:paraId="4F1A2A1D"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39CE6E3B" w14:textId="501F43D8" w:rsidR="0040101D" w:rsidRPr="00A35A1D" w:rsidRDefault="004C5AF6" w:rsidP="00172477">
            <w:pPr>
              <w:pStyle w:val="TableParagraph"/>
              <w:spacing w:line="270" w:lineRule="exact"/>
              <w:ind w:left="232"/>
              <w:rPr>
                <w:sz w:val="24"/>
                <w:lang w:val="en-US"/>
              </w:rPr>
            </w:pPr>
            <w:r w:rsidRPr="00A35A1D">
              <w:rPr>
                <w:sz w:val="24"/>
                <w:lang w:val="en-US"/>
              </w:rPr>
              <w:t>Muhammad Reza</w:t>
            </w:r>
          </w:p>
        </w:tc>
      </w:tr>
      <w:tr w:rsidR="0040101D" w:rsidRPr="00A35A1D" w14:paraId="4772C38D" w14:textId="77777777" w:rsidTr="00172477">
        <w:trPr>
          <w:trHeight w:val="318"/>
        </w:trPr>
        <w:tc>
          <w:tcPr>
            <w:tcW w:w="2741" w:type="dxa"/>
            <w:tcBorders>
              <w:left w:val="single" w:sz="4" w:space="0" w:color="BEBEBE"/>
            </w:tcBorders>
          </w:tcPr>
          <w:p w14:paraId="05EAE138" w14:textId="77777777" w:rsidR="0040101D" w:rsidRPr="00A35A1D" w:rsidRDefault="0040101D" w:rsidP="00172477">
            <w:pPr>
              <w:pStyle w:val="TableParagraph"/>
              <w:spacing w:line="273" w:lineRule="exact"/>
              <w:ind w:left="115"/>
              <w:rPr>
                <w:sz w:val="24"/>
              </w:rPr>
            </w:pPr>
            <w:r w:rsidRPr="00A35A1D">
              <w:rPr>
                <w:sz w:val="24"/>
              </w:rPr>
              <w:t>Nomor</w:t>
            </w:r>
            <w:r w:rsidRPr="00A35A1D">
              <w:rPr>
                <w:spacing w:val="-1"/>
                <w:sz w:val="24"/>
              </w:rPr>
              <w:t xml:space="preserve"> </w:t>
            </w:r>
            <w:r w:rsidRPr="00A35A1D">
              <w:rPr>
                <w:sz w:val="24"/>
              </w:rPr>
              <w:t>Induk</w:t>
            </w:r>
            <w:r w:rsidRPr="00A35A1D">
              <w:rPr>
                <w:spacing w:val="-2"/>
                <w:sz w:val="24"/>
              </w:rPr>
              <w:t xml:space="preserve"> </w:t>
            </w:r>
            <w:r w:rsidRPr="00A35A1D">
              <w:rPr>
                <w:sz w:val="24"/>
              </w:rPr>
              <w:t>Mahasiswa</w:t>
            </w:r>
          </w:p>
        </w:tc>
        <w:tc>
          <w:tcPr>
            <w:tcW w:w="360" w:type="dxa"/>
          </w:tcPr>
          <w:p w14:paraId="1ECED0DA" w14:textId="77777777" w:rsidR="0040101D" w:rsidRPr="00A35A1D" w:rsidRDefault="0040101D" w:rsidP="00172477">
            <w:pPr>
              <w:pStyle w:val="TableParagraph"/>
              <w:spacing w:line="273" w:lineRule="exact"/>
              <w:ind w:left="112"/>
              <w:rPr>
                <w:sz w:val="24"/>
              </w:rPr>
            </w:pPr>
            <w:r w:rsidRPr="00A35A1D">
              <w:rPr>
                <w:sz w:val="24"/>
              </w:rPr>
              <w:t>:</w:t>
            </w:r>
          </w:p>
        </w:tc>
        <w:tc>
          <w:tcPr>
            <w:tcW w:w="5733" w:type="dxa"/>
            <w:tcBorders>
              <w:right w:val="single" w:sz="4" w:space="0" w:color="BEBEBE"/>
            </w:tcBorders>
          </w:tcPr>
          <w:p w14:paraId="7F2EF4D0" w14:textId="4DD94CF6" w:rsidR="0040101D" w:rsidRPr="00A35A1D" w:rsidRDefault="004C5AF6" w:rsidP="004C5AF6">
            <w:pPr>
              <w:pStyle w:val="TableParagraph"/>
              <w:spacing w:line="273" w:lineRule="exact"/>
              <w:rPr>
                <w:sz w:val="24"/>
                <w:lang w:val="en-US"/>
              </w:rPr>
            </w:pPr>
            <w:r w:rsidRPr="00A35A1D">
              <w:rPr>
                <w:sz w:val="24"/>
                <w:lang w:val="en-US"/>
              </w:rPr>
              <w:t xml:space="preserve">    2019470055</w:t>
            </w:r>
          </w:p>
        </w:tc>
      </w:tr>
      <w:tr w:rsidR="0040101D" w:rsidRPr="00A35A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Pr="00A35A1D" w:rsidRDefault="0040101D" w:rsidP="00172477">
            <w:pPr>
              <w:pStyle w:val="TableParagraph"/>
              <w:spacing w:line="270" w:lineRule="exact"/>
              <w:ind w:left="115"/>
              <w:rPr>
                <w:sz w:val="24"/>
              </w:rPr>
            </w:pPr>
            <w:r w:rsidRPr="00A35A1D">
              <w:rPr>
                <w:sz w:val="24"/>
              </w:rPr>
              <w:t>Program</w:t>
            </w:r>
            <w:r w:rsidRPr="00A35A1D">
              <w:rPr>
                <w:spacing w:val="-2"/>
                <w:sz w:val="24"/>
              </w:rPr>
              <w:t xml:space="preserve"> </w:t>
            </w:r>
            <w:r w:rsidRPr="00A35A1D">
              <w:rPr>
                <w:sz w:val="24"/>
              </w:rPr>
              <w:t>Studi</w:t>
            </w:r>
          </w:p>
        </w:tc>
        <w:tc>
          <w:tcPr>
            <w:tcW w:w="360" w:type="dxa"/>
            <w:shd w:val="clear" w:color="auto" w:fill="F1F1F1"/>
          </w:tcPr>
          <w:p w14:paraId="52C3F59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42B15961" w14:textId="2709456C" w:rsidR="0040101D" w:rsidRPr="00A35A1D" w:rsidRDefault="004C5AF6" w:rsidP="004C5AF6">
            <w:pPr>
              <w:pStyle w:val="TableParagraph"/>
              <w:spacing w:line="270" w:lineRule="exact"/>
              <w:rPr>
                <w:sz w:val="24"/>
                <w:lang w:val="en-US"/>
              </w:rPr>
            </w:pPr>
            <w:r w:rsidRPr="00A35A1D">
              <w:rPr>
                <w:sz w:val="24"/>
                <w:lang w:val="en-US"/>
              </w:rPr>
              <w:t xml:space="preserve">    Teknik Informatika</w:t>
            </w:r>
          </w:p>
        </w:tc>
      </w:tr>
      <w:tr w:rsidR="0040101D" w:rsidRPr="00A35A1D" w14:paraId="308A7DA5" w14:textId="77777777" w:rsidTr="00172477">
        <w:trPr>
          <w:trHeight w:val="318"/>
        </w:trPr>
        <w:tc>
          <w:tcPr>
            <w:tcW w:w="2741" w:type="dxa"/>
            <w:tcBorders>
              <w:left w:val="single" w:sz="4" w:space="0" w:color="BEBEBE"/>
            </w:tcBorders>
          </w:tcPr>
          <w:p w14:paraId="3555A3B5"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Dosen</w:t>
            </w:r>
            <w:r w:rsidRPr="00A35A1D">
              <w:rPr>
                <w:spacing w:val="-2"/>
                <w:sz w:val="24"/>
              </w:rPr>
              <w:t xml:space="preserve"> </w:t>
            </w:r>
            <w:r w:rsidRPr="00A35A1D">
              <w:rPr>
                <w:sz w:val="24"/>
              </w:rPr>
              <w:t>Pendamping</w:t>
            </w:r>
          </w:p>
        </w:tc>
        <w:tc>
          <w:tcPr>
            <w:tcW w:w="360" w:type="dxa"/>
          </w:tcPr>
          <w:p w14:paraId="3176393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tcPr>
          <w:p w14:paraId="1F7D9A05" w14:textId="3071734F" w:rsidR="0040101D" w:rsidRPr="00A35A1D" w:rsidRDefault="00985FB9" w:rsidP="00985FB9">
            <w:pPr>
              <w:pStyle w:val="TableParagraph"/>
              <w:spacing w:line="270" w:lineRule="exact"/>
              <w:rPr>
                <w:sz w:val="24"/>
                <w:lang w:val="en-US"/>
              </w:rPr>
            </w:pPr>
            <w:r w:rsidRPr="00A35A1D">
              <w:rPr>
                <w:sz w:val="24"/>
                <w:lang w:val="en-US"/>
              </w:rPr>
              <w:t xml:space="preserve">    Rully Mujiastuti, S.Kom., M.MSI</w:t>
            </w:r>
          </w:p>
        </w:tc>
      </w:tr>
      <w:tr w:rsidR="0040101D" w:rsidRPr="00A35A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Pr="00A35A1D" w:rsidRDefault="0040101D" w:rsidP="00172477">
            <w:pPr>
              <w:pStyle w:val="TableParagraph"/>
              <w:spacing w:line="270" w:lineRule="exact"/>
              <w:ind w:left="115"/>
              <w:rPr>
                <w:sz w:val="24"/>
              </w:rPr>
            </w:pPr>
            <w:r w:rsidRPr="00A35A1D">
              <w:rPr>
                <w:sz w:val="24"/>
              </w:rPr>
              <w:t>Perguruan</w:t>
            </w:r>
            <w:r w:rsidRPr="00A35A1D">
              <w:rPr>
                <w:spacing w:val="-3"/>
                <w:sz w:val="24"/>
              </w:rPr>
              <w:t xml:space="preserve"> </w:t>
            </w:r>
            <w:r w:rsidRPr="00A35A1D">
              <w:rPr>
                <w:sz w:val="24"/>
              </w:rPr>
              <w:t>Tinggi</w:t>
            </w:r>
          </w:p>
        </w:tc>
        <w:tc>
          <w:tcPr>
            <w:tcW w:w="360" w:type="dxa"/>
            <w:shd w:val="clear" w:color="auto" w:fill="F1F1F1"/>
          </w:tcPr>
          <w:p w14:paraId="289FE23A"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18B69FF7" w14:textId="0DB5BA23" w:rsidR="0040101D" w:rsidRPr="00A35A1D" w:rsidRDefault="00985FB9" w:rsidP="00985FB9">
            <w:pPr>
              <w:pStyle w:val="TableParagraph"/>
              <w:spacing w:line="270" w:lineRule="exact"/>
              <w:rPr>
                <w:sz w:val="24"/>
                <w:lang w:val="en-US"/>
              </w:rPr>
            </w:pPr>
            <w:r w:rsidRPr="00A35A1D">
              <w:rPr>
                <w:sz w:val="24"/>
                <w:lang w:val="en-US"/>
              </w:rPr>
              <w:t xml:space="preserve">    Universitas Muhammadiyah Jakarta</w:t>
            </w:r>
          </w:p>
        </w:tc>
      </w:tr>
    </w:tbl>
    <w:p w14:paraId="3DABC008" w14:textId="77777777" w:rsidR="0040101D" w:rsidRPr="00A35A1D" w:rsidRDefault="0040101D" w:rsidP="0040101D">
      <w:pPr>
        <w:pStyle w:val="BodyText"/>
        <w:rPr>
          <w:sz w:val="26"/>
        </w:rPr>
      </w:pPr>
    </w:p>
    <w:p w14:paraId="00F2CEC6" w14:textId="61AAFC8C" w:rsidR="0040101D" w:rsidRPr="00A35A1D" w:rsidRDefault="0040101D" w:rsidP="00EC37B5">
      <w:pPr>
        <w:pStyle w:val="BodyText"/>
        <w:spacing w:before="151" w:line="256" w:lineRule="auto"/>
        <w:ind w:left="142" w:right="-1051"/>
        <w:jc w:val="both"/>
      </w:pPr>
      <w:r w:rsidRPr="00A35A1D">
        <w:t xml:space="preserve">Dengan ini menyatakan bahwa PKM-AI. saya dengan judul </w:t>
      </w:r>
      <w:r w:rsidR="00CE088A" w:rsidRPr="00A35A1D">
        <w:rPr>
          <w:lang w:val="en-US"/>
        </w:rPr>
        <w:t>P</w:t>
      </w:r>
      <w:r w:rsidR="00CE088A" w:rsidRPr="00A35A1D">
        <w:t xml:space="preserve">emanfaatan algoritma </w:t>
      </w:r>
      <w:r w:rsidR="00CE088A" w:rsidRPr="00A35A1D">
        <w:rPr>
          <w:i/>
          <w:iCs/>
        </w:rPr>
        <w:t>convolutional neural network</w:t>
      </w:r>
      <w:r w:rsidR="00CE088A" w:rsidRPr="00A35A1D">
        <w:t xml:space="preserve"> untuk klasifikasi mutu buah pisang berdasarkan warna kulit</w:t>
      </w:r>
      <w:r w:rsidRPr="00A35A1D">
        <w:t xml:space="preserve"> yang diusulkan</w:t>
      </w:r>
      <w:r w:rsidRPr="00A35A1D">
        <w:rPr>
          <w:spacing w:val="1"/>
        </w:rPr>
        <w:t xml:space="preserve"> </w:t>
      </w:r>
      <w:r w:rsidRPr="00A35A1D">
        <w:t xml:space="preserve">untuk tahun anggaran </w:t>
      </w:r>
      <w:r w:rsidR="00CE088A" w:rsidRPr="00A35A1D">
        <w:rPr>
          <w:lang w:val="en-US"/>
        </w:rPr>
        <w:t>2022/2023</w:t>
      </w:r>
      <w:r w:rsidRPr="00A35A1D">
        <w:t xml:space="preserve"> adalah asli karya kami dan belum pernah dibiayai oleh lembaga</w:t>
      </w:r>
      <w:r w:rsidRPr="00A35A1D">
        <w:rPr>
          <w:spacing w:val="1"/>
        </w:rPr>
        <w:t xml:space="preserve"> </w:t>
      </w:r>
      <w:r w:rsidRPr="00A35A1D">
        <w:t>atau</w:t>
      </w:r>
      <w:r w:rsidRPr="00A35A1D">
        <w:rPr>
          <w:spacing w:val="-1"/>
        </w:rPr>
        <w:t xml:space="preserve"> </w:t>
      </w:r>
      <w:r w:rsidRPr="00A35A1D">
        <w:t>sumber dana</w:t>
      </w:r>
      <w:r w:rsidRPr="00A35A1D">
        <w:rPr>
          <w:spacing w:val="-1"/>
        </w:rPr>
        <w:t xml:space="preserve"> </w:t>
      </w:r>
      <w:r w:rsidRPr="00A35A1D">
        <w:t>lain.</w:t>
      </w:r>
    </w:p>
    <w:p w14:paraId="7DF32990" w14:textId="77777777" w:rsidR="0040101D" w:rsidRPr="00A35A1D" w:rsidRDefault="0040101D" w:rsidP="00EC37B5">
      <w:pPr>
        <w:pStyle w:val="BodyText"/>
        <w:spacing w:before="161" w:line="256" w:lineRule="auto"/>
        <w:ind w:left="142" w:right="-1051"/>
        <w:jc w:val="both"/>
      </w:pPr>
      <w:r w:rsidRPr="00A35A1D">
        <w:t>Bilamana di kemudian hari ditemukan ketidaksesuaian dengan pernyataan ini, maka saya</w:t>
      </w:r>
      <w:r w:rsidRPr="00A35A1D">
        <w:rPr>
          <w:spacing w:val="1"/>
        </w:rPr>
        <w:t xml:space="preserve"> </w:t>
      </w:r>
      <w:r w:rsidRPr="00A35A1D">
        <w:t>bersedia dituntut dan diproses sesuai dengan ketentuan yang berlaku dan mengembalikan</w:t>
      </w:r>
      <w:r w:rsidRPr="00A35A1D">
        <w:rPr>
          <w:spacing w:val="1"/>
        </w:rPr>
        <w:t xml:space="preserve"> </w:t>
      </w:r>
      <w:r w:rsidRPr="00A35A1D">
        <w:t>seluruh</w:t>
      </w:r>
      <w:r w:rsidRPr="00A35A1D">
        <w:rPr>
          <w:spacing w:val="-2"/>
        </w:rPr>
        <w:t xml:space="preserve"> </w:t>
      </w:r>
      <w:r w:rsidRPr="00A35A1D">
        <w:t>biaya</w:t>
      </w:r>
      <w:r w:rsidRPr="00A35A1D">
        <w:rPr>
          <w:spacing w:val="3"/>
        </w:rPr>
        <w:t xml:space="preserve"> </w:t>
      </w:r>
      <w:r w:rsidRPr="00A35A1D">
        <w:t>yang</w:t>
      </w:r>
      <w:r w:rsidRPr="00A35A1D">
        <w:rPr>
          <w:spacing w:val="-3"/>
        </w:rPr>
        <w:t xml:space="preserve"> </w:t>
      </w:r>
      <w:r w:rsidRPr="00A35A1D">
        <w:t>sudah</w:t>
      </w:r>
      <w:r w:rsidRPr="00A35A1D">
        <w:rPr>
          <w:spacing w:val="2"/>
        </w:rPr>
        <w:t xml:space="preserve"> </w:t>
      </w:r>
      <w:r w:rsidRPr="00A35A1D">
        <w:t>diterima</w:t>
      </w:r>
      <w:r w:rsidRPr="00A35A1D">
        <w:rPr>
          <w:spacing w:val="-1"/>
        </w:rPr>
        <w:t xml:space="preserve"> </w:t>
      </w:r>
      <w:r w:rsidRPr="00A35A1D">
        <w:t>ke</w:t>
      </w:r>
      <w:r w:rsidRPr="00A35A1D">
        <w:rPr>
          <w:spacing w:val="-1"/>
        </w:rPr>
        <w:t xml:space="preserve"> </w:t>
      </w:r>
      <w:r w:rsidRPr="00A35A1D">
        <w:t>kas negara.</w:t>
      </w:r>
    </w:p>
    <w:p w14:paraId="748E7CE3" w14:textId="5FC34CE3" w:rsidR="0040101D" w:rsidRPr="00A35A1D" w:rsidRDefault="0040101D" w:rsidP="00EC37B5">
      <w:pPr>
        <w:pStyle w:val="BodyText"/>
        <w:spacing w:before="158"/>
        <w:ind w:left="142" w:right="-1192"/>
        <w:jc w:val="both"/>
      </w:pPr>
      <w:r w:rsidRPr="00A35A1D">
        <w:t>Demikian</w:t>
      </w:r>
      <w:r w:rsidRPr="00A35A1D">
        <w:rPr>
          <w:spacing w:val="-2"/>
        </w:rPr>
        <w:t xml:space="preserve"> </w:t>
      </w:r>
      <w:r w:rsidRPr="00A35A1D">
        <w:t>pernyataan</w:t>
      </w:r>
      <w:r w:rsidRPr="00A35A1D">
        <w:rPr>
          <w:spacing w:val="-1"/>
        </w:rPr>
        <w:t xml:space="preserve"> </w:t>
      </w:r>
      <w:r w:rsidRPr="00A35A1D">
        <w:t>ini</w:t>
      </w:r>
      <w:r w:rsidRPr="00A35A1D">
        <w:rPr>
          <w:spacing w:val="1"/>
        </w:rPr>
        <w:t xml:space="preserve"> </w:t>
      </w:r>
      <w:r w:rsidRPr="00A35A1D">
        <w:t>dibuat</w:t>
      </w:r>
      <w:r w:rsidRPr="00A35A1D">
        <w:rPr>
          <w:spacing w:val="-2"/>
        </w:rPr>
        <w:t xml:space="preserve"> </w:t>
      </w:r>
      <w:r w:rsidRPr="00A35A1D">
        <w:t>dengan</w:t>
      </w:r>
      <w:r w:rsidRPr="00A35A1D">
        <w:rPr>
          <w:spacing w:val="-1"/>
        </w:rPr>
        <w:t xml:space="preserve"> </w:t>
      </w:r>
      <w:r w:rsidRPr="00A35A1D">
        <w:t>sesungguhnya</w:t>
      </w:r>
      <w:r w:rsidRPr="00A35A1D">
        <w:rPr>
          <w:spacing w:val="-2"/>
        </w:rPr>
        <w:t xml:space="preserve"> </w:t>
      </w:r>
      <w:r w:rsidRPr="00A35A1D">
        <w:t>dan</w:t>
      </w:r>
      <w:r w:rsidRPr="00A35A1D">
        <w:rPr>
          <w:spacing w:val="-2"/>
        </w:rPr>
        <w:t xml:space="preserve"> </w:t>
      </w:r>
      <w:r w:rsidRPr="00A35A1D">
        <w:t>dengan</w:t>
      </w:r>
      <w:r w:rsidRPr="00A35A1D">
        <w:rPr>
          <w:spacing w:val="-1"/>
        </w:rPr>
        <w:t xml:space="preserve"> </w:t>
      </w:r>
      <w:r w:rsidRPr="00A35A1D">
        <w:t>sebenar-benarnya.</w:t>
      </w:r>
    </w:p>
    <w:p w14:paraId="1959F459" w14:textId="71605C9F" w:rsidR="0040101D" w:rsidRPr="00A35A1D" w:rsidRDefault="0040101D" w:rsidP="0040101D">
      <w:pPr>
        <w:pStyle w:val="BodyText"/>
        <w:spacing w:before="11"/>
        <w:rPr>
          <w:sz w:val="12"/>
        </w:rPr>
      </w:pPr>
      <w:r w:rsidRPr="00A35A1D">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sidRPr="00A35A1D">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60"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SHgIAABQ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3R3POYHIk8QPVEVCIMUqWnRUYD+IuzjmRacv/zJFBxZj5aWkfU&#10;9MXAi3G4GMJKSi154Gwwd2HQ/smhPjaEPCzcwi2trNaJzOcuxn5Jeonj8ZlEbb/8T1HPj3n7G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FUCj9IeAgAAFAQAAA4AAAAAAAAAAAAAAAAALgIAAGRycy9lMm9Eb2MueG1s&#10;UEsBAi0AFAAGAAgAAAAhAIBO1wLhAAAACwEAAA8AAAAAAAAAAAAAAAAAeAQAAGRycy9kb3ducmV2&#10;LnhtbFBLBQYAAAAABAAEAPMAAACGBQAAAAA=&#10;" filled="f" strokecolor="#9cc3e4" strokeweight=".48pt">
                <v:textbox inset="0,0,0,0">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v:textbox>
                <w10:wrap anchorx="page"/>
              </v:shape>
            </w:pict>
          </mc:Fallback>
        </mc:AlternateContent>
      </w:r>
    </w:p>
    <w:p w14:paraId="15C77029" w14:textId="3BFCF287"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E3E0C48" w14:textId="77777777" w:rsidR="0057248F" w:rsidRPr="00A35A1D" w:rsidRDefault="0057248F" w:rsidP="0057248F">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6D69E9F7" w14:textId="77777777" w:rsidR="0057248F" w:rsidRPr="00A35A1D" w:rsidRDefault="0057248F" w:rsidP="0057248F">
      <w:pPr>
        <w:spacing w:after="0" w:line="240" w:lineRule="auto"/>
        <w:ind w:left="567" w:hanging="567"/>
        <w:jc w:val="center"/>
        <w:rPr>
          <w:rFonts w:ascii="Times New Roman" w:hAnsi="Times New Roman" w:cs="Times New Roman"/>
          <w:b/>
          <w:bCs/>
        </w:rPr>
      </w:pPr>
      <w:r w:rsidRPr="00A35A1D">
        <w:rPr>
          <w:rFonts w:ascii="Times New Roman" w:hAnsi="Times New Roman" w:cs="Times New Roman"/>
          <w:sz w:val="24"/>
          <w:szCs w:val="24"/>
        </w:rPr>
        <w:t>tanda tangannya dipindai atau difoto dengan rapi.</w:t>
      </w:r>
    </w:p>
    <w:p w14:paraId="05C58710" w14:textId="6809DFBA"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5DD8E193" w14:textId="77777777" w:rsidR="00EC37B5" w:rsidRPr="00A35A1D" w:rsidRDefault="00EC37B5" w:rsidP="00555A6E">
      <w:pPr>
        <w:spacing w:after="0" w:line="240" w:lineRule="auto"/>
        <w:ind w:left="567" w:hanging="567"/>
        <w:jc w:val="both"/>
        <w:rPr>
          <w:rFonts w:ascii="Times New Roman" w:hAnsi="Times New Roman" w:cs="Times New Roman"/>
          <w:color w:val="000000" w:themeColor="text1"/>
        </w:rPr>
      </w:pPr>
    </w:p>
    <w:p w14:paraId="4170EF0C" w14:textId="248F869D"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12BF40D" w14:textId="7E3E6758"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B0F85E4" w14:textId="5D905D75"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B061B93" w14:textId="77777777" w:rsidR="00FD2B1C" w:rsidRPr="00A35A1D" w:rsidRDefault="00FD2B1C" w:rsidP="0040101D">
      <w:pPr>
        <w:pStyle w:val="Heading3"/>
        <w:rPr>
          <w:lang w:val="en-US"/>
        </w:rPr>
        <w:sectPr w:rsidR="00FD2B1C" w:rsidRPr="00A35A1D" w:rsidSect="00BB5CBC">
          <w:pgSz w:w="11906" w:h="16838"/>
          <w:pgMar w:top="1701" w:right="1701" w:bottom="1701" w:left="2268" w:header="709" w:footer="709" w:gutter="57"/>
          <w:cols w:space="708"/>
          <w:docGrid w:linePitch="360"/>
        </w:sectPr>
      </w:pPr>
    </w:p>
    <w:p w14:paraId="64D27505" w14:textId="18CD7C32" w:rsidR="0040101D" w:rsidRPr="00A35A1D" w:rsidRDefault="0040101D" w:rsidP="0040101D">
      <w:pPr>
        <w:pStyle w:val="Heading3"/>
      </w:pPr>
      <w:r w:rsidRPr="00A35A1D">
        <w:rPr>
          <w:lang w:val="en-US"/>
        </w:rPr>
        <w:lastRenderedPageBreak/>
        <w:t xml:space="preserve">Lampiran 5. </w:t>
      </w:r>
      <w:r w:rsidRPr="00A35A1D">
        <w:t>Pernyataan</w:t>
      </w:r>
      <w:r w:rsidRPr="00A35A1D">
        <w:rPr>
          <w:spacing w:val="-5"/>
        </w:rPr>
        <w:t xml:space="preserve"> </w:t>
      </w:r>
      <w:r w:rsidRPr="00A35A1D">
        <w:t>Sumber</w:t>
      </w:r>
      <w:r w:rsidRPr="00A35A1D">
        <w:rPr>
          <w:spacing w:val="-4"/>
        </w:rPr>
        <w:t xml:space="preserve"> </w:t>
      </w:r>
      <w:r w:rsidRPr="00A35A1D">
        <w:t>Tulisan</w:t>
      </w:r>
    </w:p>
    <w:p w14:paraId="78E03BEC" w14:textId="77777777" w:rsidR="0040101D" w:rsidRPr="00A35A1D" w:rsidRDefault="0040101D" w:rsidP="0040101D">
      <w:pPr>
        <w:pStyle w:val="BodyText"/>
        <w:spacing w:before="9"/>
        <w:rPr>
          <w:b/>
        </w:rPr>
      </w:pPr>
    </w:p>
    <w:p w14:paraId="4D67B748" w14:textId="77777777" w:rsidR="0040101D" w:rsidRPr="00A35A1D" w:rsidRDefault="0040101D" w:rsidP="0040101D">
      <w:pPr>
        <w:pStyle w:val="Heading4"/>
        <w:ind w:right="486"/>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SUMBER</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TULISAN</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KM-AI</w:t>
      </w:r>
    </w:p>
    <w:p w14:paraId="1EEF2A63" w14:textId="10E19977" w:rsidR="0040101D" w:rsidRPr="00A35A1D" w:rsidRDefault="0040101D" w:rsidP="0040101D">
      <w:pPr>
        <w:pStyle w:val="BodyText"/>
        <w:spacing w:before="4"/>
        <w:rPr>
          <w:b/>
        </w:rPr>
      </w:pPr>
      <w:r w:rsidRPr="00A35A1D">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Pr="00A35A1D" w:rsidRDefault="0040101D" w:rsidP="0040101D">
      <w:pPr>
        <w:pStyle w:val="BodyText"/>
        <w:spacing w:before="123"/>
        <w:ind w:left="142"/>
      </w:pPr>
      <w:r w:rsidRPr="00A35A1D">
        <w:t>Saya yang</w:t>
      </w:r>
      <w:r w:rsidRPr="00A35A1D">
        <w:rPr>
          <w:spacing w:val="-5"/>
        </w:rPr>
        <w:t xml:space="preserve"> </w:t>
      </w:r>
      <w:r w:rsidRPr="00A35A1D">
        <w:t>menandatangani</w:t>
      </w:r>
      <w:r w:rsidRPr="00A35A1D">
        <w:rPr>
          <w:spacing w:val="-2"/>
        </w:rPr>
        <w:t xml:space="preserve"> </w:t>
      </w:r>
      <w:r w:rsidRPr="00A35A1D">
        <w:t>Surat</w:t>
      </w:r>
      <w:r w:rsidRPr="00A35A1D">
        <w:rPr>
          <w:spacing w:val="-2"/>
        </w:rPr>
        <w:t xml:space="preserve"> </w:t>
      </w:r>
      <w:r w:rsidRPr="00A35A1D">
        <w:t>Pernyataan</w:t>
      </w:r>
      <w:r w:rsidRPr="00A35A1D">
        <w:rPr>
          <w:spacing w:val="-3"/>
        </w:rPr>
        <w:t xml:space="preserve"> </w:t>
      </w:r>
      <w:r w:rsidRPr="00A35A1D">
        <w:t>ini:</w:t>
      </w:r>
    </w:p>
    <w:p w14:paraId="3E860578" w14:textId="77777777" w:rsidR="0040101D" w:rsidRPr="00A35A1D" w:rsidRDefault="0040101D" w:rsidP="0040101D">
      <w:pPr>
        <w:pStyle w:val="BodyText"/>
        <w:spacing w:before="2"/>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Pr="00A35A1D" w:rsidRDefault="0040101D" w:rsidP="00172477">
            <w:pPr>
              <w:pStyle w:val="TableParagraph"/>
              <w:spacing w:line="273"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Ketua</w:t>
            </w:r>
            <w:r w:rsidRPr="00A35A1D">
              <w:rPr>
                <w:spacing w:val="-2"/>
                <w:sz w:val="24"/>
                <w:szCs w:val="24"/>
              </w:rPr>
              <w:t xml:space="preserve"> </w:t>
            </w:r>
            <w:r w:rsidRPr="00A35A1D">
              <w:rPr>
                <w:sz w:val="24"/>
                <w:szCs w:val="24"/>
              </w:rPr>
              <w:t>Tim</w:t>
            </w:r>
          </w:p>
        </w:tc>
        <w:tc>
          <w:tcPr>
            <w:tcW w:w="360" w:type="dxa"/>
            <w:shd w:val="clear" w:color="auto" w:fill="F1F1F1"/>
          </w:tcPr>
          <w:p w14:paraId="4DE515F8" w14:textId="77777777" w:rsidR="0040101D" w:rsidRPr="00A35A1D" w:rsidRDefault="0040101D" w:rsidP="00172477">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888A4DB" w14:textId="5A85C11A" w:rsidR="0040101D" w:rsidRPr="00A35A1D" w:rsidRDefault="0030199B" w:rsidP="0030199B">
            <w:pPr>
              <w:pStyle w:val="TableParagraph"/>
              <w:spacing w:line="273" w:lineRule="exact"/>
              <w:rPr>
                <w:sz w:val="24"/>
                <w:szCs w:val="24"/>
                <w:lang w:val="en-US"/>
              </w:rPr>
            </w:pPr>
            <w:r w:rsidRPr="00A35A1D">
              <w:rPr>
                <w:sz w:val="24"/>
                <w:szCs w:val="24"/>
                <w:lang w:val="en-US"/>
              </w:rPr>
              <w:t xml:space="preserve">   Muhammad Reza</w:t>
            </w:r>
          </w:p>
        </w:tc>
      </w:tr>
      <w:tr w:rsidR="0040101D" w:rsidRPr="00A35A1D" w14:paraId="7E07E75B" w14:textId="77777777" w:rsidTr="00172477">
        <w:trPr>
          <w:trHeight w:val="316"/>
        </w:trPr>
        <w:tc>
          <w:tcPr>
            <w:tcW w:w="2741" w:type="dxa"/>
            <w:tcBorders>
              <w:left w:val="single" w:sz="4" w:space="0" w:color="BEBEBE"/>
            </w:tcBorders>
          </w:tcPr>
          <w:p w14:paraId="15ED15A3" w14:textId="77777777" w:rsidR="0040101D" w:rsidRPr="00A35A1D" w:rsidRDefault="0040101D" w:rsidP="00172477">
            <w:pPr>
              <w:pStyle w:val="TableParagraph"/>
              <w:spacing w:line="270" w:lineRule="exact"/>
              <w:ind w:left="115"/>
              <w:rPr>
                <w:sz w:val="24"/>
                <w:szCs w:val="24"/>
              </w:rPr>
            </w:pPr>
            <w:r w:rsidRPr="00A35A1D">
              <w:rPr>
                <w:sz w:val="24"/>
                <w:szCs w:val="24"/>
              </w:rPr>
              <w:t>Nomor</w:t>
            </w:r>
            <w:r w:rsidRPr="00A35A1D">
              <w:rPr>
                <w:spacing w:val="-1"/>
                <w:sz w:val="24"/>
                <w:szCs w:val="24"/>
              </w:rPr>
              <w:t xml:space="preserve"> </w:t>
            </w:r>
            <w:r w:rsidRPr="00A35A1D">
              <w:rPr>
                <w:sz w:val="24"/>
                <w:szCs w:val="24"/>
              </w:rPr>
              <w:t>Induk</w:t>
            </w:r>
            <w:r w:rsidRPr="00A35A1D">
              <w:rPr>
                <w:spacing w:val="-2"/>
                <w:sz w:val="24"/>
                <w:szCs w:val="24"/>
              </w:rPr>
              <w:t xml:space="preserve"> </w:t>
            </w:r>
            <w:r w:rsidRPr="00A35A1D">
              <w:rPr>
                <w:sz w:val="24"/>
                <w:szCs w:val="24"/>
              </w:rPr>
              <w:t>Mahasiswa</w:t>
            </w:r>
          </w:p>
        </w:tc>
        <w:tc>
          <w:tcPr>
            <w:tcW w:w="360" w:type="dxa"/>
          </w:tcPr>
          <w:p w14:paraId="4363DC11"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8FE4773" w14:textId="5B02197F" w:rsidR="0040101D" w:rsidRPr="00A35A1D" w:rsidRDefault="0030199B" w:rsidP="0030199B">
            <w:pPr>
              <w:pStyle w:val="TableParagraph"/>
              <w:spacing w:line="270" w:lineRule="exact"/>
              <w:rPr>
                <w:sz w:val="24"/>
                <w:szCs w:val="24"/>
                <w:lang w:val="en-US"/>
              </w:rPr>
            </w:pPr>
            <w:r w:rsidRPr="00A35A1D">
              <w:rPr>
                <w:sz w:val="24"/>
                <w:szCs w:val="24"/>
                <w:lang w:val="en-US"/>
              </w:rPr>
              <w:t xml:space="preserve">   2019470055</w:t>
            </w:r>
          </w:p>
        </w:tc>
      </w:tr>
      <w:tr w:rsidR="0040101D" w:rsidRPr="00A35A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Pr="00A35A1D" w:rsidRDefault="0040101D" w:rsidP="00172477">
            <w:pPr>
              <w:pStyle w:val="TableParagraph"/>
              <w:spacing w:line="270" w:lineRule="exact"/>
              <w:ind w:left="115"/>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360" w:type="dxa"/>
            <w:shd w:val="clear" w:color="auto" w:fill="F1F1F1"/>
          </w:tcPr>
          <w:p w14:paraId="0B7BC917"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26DE40F0" w14:textId="6AF5F396" w:rsidR="0040101D" w:rsidRPr="00A35A1D" w:rsidRDefault="0030199B" w:rsidP="00172477">
            <w:pPr>
              <w:pStyle w:val="TableParagraph"/>
              <w:spacing w:line="270" w:lineRule="exact"/>
              <w:ind w:left="232"/>
              <w:rPr>
                <w:sz w:val="24"/>
                <w:szCs w:val="24"/>
                <w:lang w:val="en-US"/>
              </w:rPr>
            </w:pPr>
            <w:r w:rsidRPr="00A35A1D">
              <w:rPr>
                <w:sz w:val="24"/>
                <w:szCs w:val="24"/>
                <w:lang w:val="en-US"/>
              </w:rPr>
              <w:t>Teknik Informatika</w:t>
            </w:r>
          </w:p>
        </w:tc>
      </w:tr>
      <w:tr w:rsidR="0040101D" w:rsidRPr="00A35A1D" w14:paraId="201B2199" w14:textId="77777777" w:rsidTr="00172477">
        <w:trPr>
          <w:trHeight w:val="316"/>
        </w:trPr>
        <w:tc>
          <w:tcPr>
            <w:tcW w:w="2741" w:type="dxa"/>
            <w:tcBorders>
              <w:left w:val="single" w:sz="4" w:space="0" w:color="BEBEBE"/>
            </w:tcBorders>
          </w:tcPr>
          <w:p w14:paraId="10F274DC" w14:textId="77777777" w:rsidR="0040101D" w:rsidRPr="00A35A1D" w:rsidRDefault="0040101D" w:rsidP="00172477">
            <w:pPr>
              <w:pStyle w:val="TableParagraph"/>
              <w:spacing w:line="270"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Dosen</w:t>
            </w:r>
            <w:r w:rsidRPr="00A35A1D">
              <w:rPr>
                <w:spacing w:val="-2"/>
                <w:sz w:val="24"/>
                <w:szCs w:val="24"/>
              </w:rPr>
              <w:t xml:space="preserve"> </w:t>
            </w:r>
            <w:r w:rsidRPr="00A35A1D">
              <w:rPr>
                <w:sz w:val="24"/>
                <w:szCs w:val="24"/>
              </w:rPr>
              <w:t>Pendamping</w:t>
            </w:r>
          </w:p>
        </w:tc>
        <w:tc>
          <w:tcPr>
            <w:tcW w:w="360" w:type="dxa"/>
          </w:tcPr>
          <w:p w14:paraId="4079E594"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1F692773" w14:textId="63E4D047" w:rsidR="0040101D" w:rsidRPr="00A35A1D" w:rsidRDefault="0030199B" w:rsidP="00172477">
            <w:pPr>
              <w:pStyle w:val="TableParagraph"/>
              <w:spacing w:line="270" w:lineRule="exact"/>
              <w:ind w:left="232"/>
              <w:rPr>
                <w:sz w:val="24"/>
                <w:szCs w:val="24"/>
              </w:rPr>
            </w:pPr>
            <w:r w:rsidRPr="00A35A1D">
              <w:rPr>
                <w:sz w:val="24"/>
                <w:szCs w:val="24"/>
                <w:lang w:val="en-US"/>
              </w:rPr>
              <w:t>Rully Mujiastuti, S.Kom., M.MSI</w:t>
            </w:r>
          </w:p>
        </w:tc>
      </w:tr>
      <w:tr w:rsidR="0040101D" w:rsidRPr="00A35A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Pr="00A35A1D" w:rsidRDefault="0040101D" w:rsidP="00172477">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FF1B032"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16013ABE" w14:textId="2FA74A3D" w:rsidR="0040101D" w:rsidRPr="00A35A1D" w:rsidRDefault="0030199B" w:rsidP="00172477">
            <w:pPr>
              <w:pStyle w:val="TableParagraph"/>
              <w:spacing w:line="270" w:lineRule="exact"/>
              <w:ind w:left="232"/>
              <w:rPr>
                <w:sz w:val="24"/>
                <w:szCs w:val="24"/>
              </w:rPr>
            </w:pPr>
            <w:r w:rsidRPr="00A35A1D">
              <w:rPr>
                <w:sz w:val="24"/>
                <w:szCs w:val="24"/>
                <w:lang w:val="en-US"/>
              </w:rPr>
              <w:t>Universitas Muhammadiyah Jakarta</w:t>
            </w:r>
          </w:p>
        </w:tc>
      </w:tr>
    </w:tbl>
    <w:p w14:paraId="0E0E9C04" w14:textId="77777777" w:rsidR="0040101D" w:rsidRPr="00A35A1D" w:rsidRDefault="0040101D" w:rsidP="0040101D">
      <w:pPr>
        <w:pStyle w:val="BodyText"/>
        <w:spacing w:before="10"/>
      </w:pPr>
    </w:p>
    <w:p w14:paraId="6183F7BA" w14:textId="77777777" w:rsidR="0040101D" w:rsidRPr="00A35A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Menyatakan</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bahw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PKM-AI</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9"/>
          <w:sz w:val="24"/>
          <w:szCs w:val="24"/>
        </w:rPr>
        <w:t xml:space="preserve"> </w:t>
      </w:r>
      <w:r w:rsidRPr="00A35A1D">
        <w:rPr>
          <w:rFonts w:ascii="Times New Roman" w:hAnsi="Times New Roman" w:cs="Times New Roman"/>
          <w:sz w:val="24"/>
          <w:szCs w:val="24"/>
        </w:rPr>
        <w:t>saya</w:t>
      </w:r>
      <w:r w:rsidRPr="00A35A1D">
        <w:rPr>
          <w:rFonts w:ascii="Times New Roman" w:hAnsi="Times New Roman" w:cs="Times New Roman"/>
          <w:spacing w:val="41"/>
          <w:sz w:val="24"/>
          <w:szCs w:val="24"/>
        </w:rPr>
        <w:t xml:space="preserve"> </w:t>
      </w:r>
      <w:r w:rsidRPr="00A35A1D">
        <w:rPr>
          <w:rFonts w:ascii="Times New Roman" w:hAnsi="Times New Roman" w:cs="Times New Roman"/>
          <w:sz w:val="24"/>
          <w:szCs w:val="24"/>
        </w:rPr>
        <w:t>tuliskan</w:t>
      </w:r>
      <w:r w:rsidRPr="00A35A1D">
        <w:rPr>
          <w:rFonts w:ascii="Times New Roman" w:hAnsi="Times New Roman" w:cs="Times New Roman"/>
          <w:spacing w:val="43"/>
          <w:sz w:val="24"/>
          <w:szCs w:val="24"/>
        </w:rPr>
        <w:t xml:space="preserve"> </w:t>
      </w:r>
      <w:r w:rsidRPr="00A35A1D">
        <w:rPr>
          <w:rFonts w:ascii="Times New Roman" w:hAnsi="Times New Roman" w:cs="Times New Roman"/>
          <w:sz w:val="24"/>
          <w:szCs w:val="24"/>
        </w:rPr>
        <w:t>bersama</w:t>
      </w:r>
      <w:r w:rsidRPr="00A35A1D">
        <w:rPr>
          <w:rFonts w:ascii="Times New Roman" w:hAnsi="Times New Roman" w:cs="Times New Roman"/>
          <w:spacing w:val="41"/>
          <w:sz w:val="24"/>
          <w:szCs w:val="24"/>
        </w:rPr>
        <w:t xml:space="preserve"> </w:t>
      </w:r>
      <w:r w:rsidRPr="00A35A1D">
        <w:rPr>
          <w:rFonts w:ascii="Times New Roman" w:hAnsi="Times New Roman" w:cs="Times New Roman"/>
          <w:sz w:val="24"/>
          <w:szCs w:val="24"/>
        </w:rPr>
        <w:t>anggot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tim</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lainnya</w:t>
      </w:r>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benar</w:t>
      </w:r>
      <w:r w:rsidRPr="00A35A1D">
        <w:rPr>
          <w:rFonts w:ascii="Times New Roman" w:hAnsi="Times New Roman" w:cs="Times New Roman"/>
          <w:spacing w:val="-57"/>
          <w:sz w:val="24"/>
          <w:szCs w:val="24"/>
        </w:rPr>
        <w:t xml:space="preserve"> </w:t>
      </w:r>
      <w:r w:rsidRPr="00A35A1D">
        <w:rPr>
          <w:rFonts w:ascii="Times New Roman" w:hAnsi="Times New Roman" w:cs="Times New Roman"/>
          <w:sz w:val="24"/>
          <w:szCs w:val="24"/>
        </w:rPr>
        <w:t>bersumber</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ri kegiatan</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telah dilakukan:</w:t>
      </w:r>
    </w:p>
    <w:p w14:paraId="1EC39634" w14:textId="2B3D5B31" w:rsidR="0040101D" w:rsidRPr="00A35A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Sumber</w:t>
      </w:r>
      <w:r w:rsidRPr="00A35A1D">
        <w:rPr>
          <w:rFonts w:ascii="Times New Roman" w:hAnsi="Times New Roman" w:cs="Times New Roman"/>
          <w:spacing w:val="35"/>
          <w:sz w:val="24"/>
          <w:szCs w:val="24"/>
        </w:rPr>
        <w:t xml:space="preserve"> </w:t>
      </w:r>
      <w:r w:rsidRPr="00A35A1D">
        <w:rPr>
          <w:rFonts w:ascii="Times New Roman" w:hAnsi="Times New Roman" w:cs="Times New Roman"/>
          <w:sz w:val="24"/>
          <w:szCs w:val="24"/>
        </w:rPr>
        <w:t>tulisan</w:t>
      </w:r>
      <w:r w:rsidRPr="00A35A1D">
        <w:rPr>
          <w:rFonts w:ascii="Times New Roman" w:hAnsi="Times New Roman" w:cs="Times New Roman"/>
          <w:spacing w:val="36"/>
          <w:sz w:val="24"/>
          <w:szCs w:val="24"/>
        </w:rPr>
        <w:t xml:space="preserve"> </w:t>
      </w:r>
      <w:r w:rsidRPr="00A35A1D">
        <w:rPr>
          <w:rFonts w:ascii="Times New Roman" w:hAnsi="Times New Roman" w:cs="Times New Roman"/>
          <w:sz w:val="24"/>
          <w:szCs w:val="24"/>
        </w:rPr>
        <w:t>dari</w:t>
      </w:r>
      <w:r w:rsidRPr="00A35A1D">
        <w:rPr>
          <w:rFonts w:ascii="Times New Roman" w:hAnsi="Times New Roman" w:cs="Times New Roman"/>
          <w:spacing w:val="36"/>
          <w:sz w:val="24"/>
          <w:szCs w:val="24"/>
        </w:rPr>
        <w:t xml:space="preserve"> </w:t>
      </w:r>
      <w:r w:rsidRPr="00A35A1D">
        <w:rPr>
          <w:rFonts w:ascii="Times New Roman" w:hAnsi="Times New Roman" w:cs="Times New Roman"/>
          <w:sz w:val="24"/>
          <w:szCs w:val="24"/>
        </w:rPr>
        <w:t>hasil</w:t>
      </w:r>
      <w:r w:rsidRPr="00A35A1D">
        <w:rPr>
          <w:rFonts w:ascii="Times New Roman" w:hAnsi="Times New Roman" w:cs="Times New Roman"/>
          <w:spacing w:val="38"/>
          <w:sz w:val="24"/>
          <w:szCs w:val="24"/>
        </w:rPr>
        <w:t xml:space="preserve"> </w:t>
      </w:r>
      <w:r w:rsidRPr="00A35A1D">
        <w:rPr>
          <w:rFonts w:ascii="Times New Roman" w:hAnsi="Times New Roman" w:cs="Times New Roman"/>
          <w:sz w:val="24"/>
          <w:szCs w:val="24"/>
        </w:rPr>
        <w:t>kegiatan</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4"/>
          <w:sz w:val="24"/>
          <w:szCs w:val="24"/>
        </w:rPr>
        <w:t xml:space="preserve"> </w:t>
      </w:r>
      <w:r w:rsidRPr="00A35A1D">
        <w:rPr>
          <w:rFonts w:ascii="Times New Roman" w:hAnsi="Times New Roman" w:cs="Times New Roman"/>
          <w:sz w:val="24"/>
          <w:szCs w:val="24"/>
        </w:rPr>
        <w:t>telah</w:t>
      </w:r>
      <w:r w:rsidRPr="00A35A1D">
        <w:rPr>
          <w:rFonts w:ascii="Times New Roman" w:hAnsi="Times New Roman" w:cs="Times New Roman"/>
          <w:spacing w:val="39"/>
          <w:sz w:val="24"/>
          <w:szCs w:val="24"/>
        </w:rPr>
        <w:t xml:space="preserve"> </w:t>
      </w:r>
      <w:r w:rsidRPr="00A35A1D">
        <w:rPr>
          <w:rFonts w:ascii="Times New Roman" w:hAnsi="Times New Roman" w:cs="Times New Roman"/>
          <w:sz w:val="24"/>
          <w:szCs w:val="24"/>
        </w:rPr>
        <w:t>dilakukan</w:t>
      </w:r>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berkelompok</w:t>
      </w:r>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oleh</w:t>
      </w:r>
      <w:r w:rsidRPr="00A35A1D">
        <w:rPr>
          <w:rFonts w:ascii="Times New Roman" w:hAnsi="Times New Roman" w:cs="Times New Roman"/>
          <w:spacing w:val="38"/>
          <w:sz w:val="24"/>
          <w:szCs w:val="24"/>
        </w:rPr>
        <w:t xml:space="preserve"> </w:t>
      </w:r>
      <w:r w:rsidRPr="00A35A1D">
        <w:rPr>
          <w:rFonts w:ascii="Times New Roman" w:hAnsi="Times New Roman" w:cs="Times New Roman"/>
          <w:sz w:val="24"/>
          <w:szCs w:val="24"/>
        </w:rPr>
        <w:t>tim</w:t>
      </w:r>
      <w:r w:rsidRPr="00A35A1D">
        <w:rPr>
          <w:rFonts w:ascii="Times New Roman" w:hAnsi="Times New Roman" w:cs="Times New Roman"/>
          <w:spacing w:val="-57"/>
          <w:sz w:val="24"/>
          <w:szCs w:val="24"/>
        </w:rPr>
        <w:t xml:space="preserve"> </w:t>
      </w:r>
      <w:r w:rsidRPr="00A35A1D">
        <w:rPr>
          <w:rFonts w:ascii="Times New Roman" w:hAnsi="Times New Roman" w:cs="Times New Roman"/>
          <w:sz w:val="24"/>
          <w:szCs w:val="24"/>
        </w:rPr>
        <w:t>penulis,</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 xml:space="preserve">yaitu: </w:t>
      </w:r>
      <w:r w:rsidR="00ED77F8">
        <w:rPr>
          <w:rFonts w:ascii="Times New Roman" w:hAnsi="Times New Roman" w:cs="Times New Roman"/>
          <w:sz w:val="24"/>
          <w:szCs w:val="24"/>
        </w:rPr>
        <w:t>Jurnal ilmiah, hasil dari kegiatan Studi independent kampus merdeka program kecerdasan buatan</w:t>
      </w:r>
      <w:r w:rsidR="006F1DD6">
        <w:rPr>
          <w:rFonts w:ascii="Times New Roman" w:hAnsi="Times New Roman" w:cs="Times New Roman"/>
          <w:sz w:val="24"/>
          <w:szCs w:val="24"/>
        </w:rPr>
        <w:t>.</w:t>
      </w:r>
    </w:p>
    <w:p w14:paraId="5066177D" w14:textId="306E6F9F" w:rsidR="0040101D" w:rsidRPr="00A35A1D" w:rsidRDefault="0040101D" w:rsidP="0040101D">
      <w:pPr>
        <w:pStyle w:val="BodyText"/>
        <w:tabs>
          <w:tab w:val="left" w:pos="1274"/>
        </w:tabs>
        <w:spacing w:line="275" w:lineRule="exact"/>
        <w:ind w:left="708"/>
        <w:rPr>
          <w:lang w:val="en-US"/>
        </w:rPr>
      </w:pPr>
      <w:r w:rsidRPr="00A35A1D">
        <w:t>b.</w:t>
      </w:r>
      <w:r w:rsidRPr="00A35A1D">
        <w:tab/>
        <w:t>Topik</w:t>
      </w:r>
      <w:r w:rsidRPr="00A35A1D">
        <w:rPr>
          <w:spacing w:val="-2"/>
        </w:rPr>
        <w:t xml:space="preserve"> </w:t>
      </w:r>
      <w:r w:rsidRPr="00A35A1D">
        <w:t>Kegiatan:</w:t>
      </w:r>
      <w:r w:rsidR="00065A7B" w:rsidRPr="00A35A1D">
        <w:rPr>
          <w:spacing w:val="-1"/>
          <w:lang w:val="en-US"/>
        </w:rPr>
        <w:t xml:space="preserve"> PKM- AI</w:t>
      </w:r>
    </w:p>
    <w:p w14:paraId="77A00500" w14:textId="70561071" w:rsidR="0040101D" w:rsidRPr="00A35A1D" w:rsidRDefault="0040101D" w:rsidP="0040101D">
      <w:pPr>
        <w:pStyle w:val="BodyText"/>
        <w:tabs>
          <w:tab w:val="left" w:pos="1274"/>
        </w:tabs>
        <w:spacing w:before="39"/>
        <w:ind w:left="708"/>
        <w:rPr>
          <w:lang w:val="en-US"/>
        </w:rPr>
      </w:pPr>
      <w:r w:rsidRPr="00A35A1D">
        <w:t>c.</w:t>
      </w:r>
      <w:r w:rsidRPr="00A35A1D">
        <w:tab/>
        <w:t>Tahun</w:t>
      </w:r>
      <w:r w:rsidRPr="00A35A1D">
        <w:rPr>
          <w:spacing w:val="-1"/>
        </w:rPr>
        <w:t xml:space="preserve"> </w:t>
      </w:r>
      <w:r w:rsidRPr="00A35A1D">
        <w:t>dan</w:t>
      </w:r>
      <w:r w:rsidRPr="00A35A1D">
        <w:rPr>
          <w:spacing w:val="-2"/>
        </w:rPr>
        <w:t xml:space="preserve"> </w:t>
      </w:r>
      <w:r w:rsidRPr="00A35A1D">
        <w:t>Tempat</w:t>
      </w:r>
      <w:r w:rsidRPr="00A35A1D">
        <w:rPr>
          <w:spacing w:val="-1"/>
        </w:rPr>
        <w:t xml:space="preserve"> </w:t>
      </w:r>
      <w:r w:rsidRPr="00A35A1D">
        <w:t>Pelaksanaan:</w:t>
      </w:r>
      <w:r w:rsidR="0019192F" w:rsidRPr="00A35A1D">
        <w:rPr>
          <w:spacing w:val="1"/>
          <w:lang w:val="en-US"/>
        </w:rPr>
        <w:t xml:space="preserve"> 2023</w:t>
      </w:r>
      <w:r w:rsidR="00116BF4">
        <w:rPr>
          <w:spacing w:val="1"/>
          <w:lang w:val="en-US"/>
        </w:rPr>
        <w:t xml:space="preserve"> dan</w:t>
      </w:r>
      <w:r w:rsidR="0019192F" w:rsidRPr="00A35A1D">
        <w:rPr>
          <w:spacing w:val="1"/>
          <w:lang w:val="en-US"/>
        </w:rPr>
        <w:t xml:space="preserve"> Jakarta</w:t>
      </w:r>
    </w:p>
    <w:p w14:paraId="50ECD519" w14:textId="77777777" w:rsidR="0040101D" w:rsidRPr="00A35A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Naskah ini belum pernah diterbitkan/dipublikasikan dalam bentuk prosiding maupu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jurnal</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sebelumnya</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ikutk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lam</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kompetis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termasuk</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PIMNAS</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tahu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sebelumnya).</w:t>
      </w:r>
    </w:p>
    <w:p w14:paraId="28B802EA" w14:textId="77777777" w:rsidR="0040101D" w:rsidRPr="00A35A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Kam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menyatak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kesediaan</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artikel</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ilmia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ini</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publish</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w:t>
      </w:r>
      <w:r w:rsidRPr="00A35A1D">
        <w:rPr>
          <w:rFonts w:ascii="Times New Roman" w:hAnsi="Times New Roman" w:cs="Times New Roman"/>
          <w:spacing w:val="1"/>
          <w:sz w:val="24"/>
          <w:szCs w:val="24"/>
        </w:rPr>
        <w:t xml:space="preserve"> </w:t>
      </w:r>
      <w:r w:rsidRPr="00A35A1D">
        <w:rPr>
          <w:rFonts w:ascii="Times New Roman" w:hAnsi="Times New Roman" w:cs="Times New Roman"/>
          <w:i/>
          <w:sz w:val="24"/>
          <w:szCs w:val="24"/>
        </w:rPr>
        <w:t>e-Journal</w:t>
      </w:r>
      <w:r w:rsidRPr="00A35A1D">
        <w:rPr>
          <w:rFonts w:ascii="Times New Roman" w:hAnsi="Times New Roman" w:cs="Times New Roman"/>
          <w:i/>
          <w:spacing w:val="1"/>
          <w:sz w:val="24"/>
          <w:szCs w:val="24"/>
        </w:rPr>
        <w:t xml:space="preserve"> </w:t>
      </w:r>
      <w:r w:rsidRPr="00A35A1D">
        <w:rPr>
          <w:rFonts w:ascii="Times New Roman" w:hAnsi="Times New Roman" w:cs="Times New Roman"/>
          <w:sz w:val="24"/>
          <w:szCs w:val="24"/>
        </w:rPr>
        <w:t>Direktorat</w:t>
      </w:r>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Belmawa</w:t>
      </w:r>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Kemendikbud-Ristek.</w:t>
      </w:r>
    </w:p>
    <w:p w14:paraId="365494E3" w14:textId="77777777" w:rsidR="0040101D" w:rsidRPr="00A35A1D" w:rsidRDefault="0040101D" w:rsidP="0040101D">
      <w:pPr>
        <w:pStyle w:val="BodyText"/>
        <w:rPr>
          <w:sz w:val="26"/>
        </w:rPr>
      </w:pPr>
    </w:p>
    <w:p w14:paraId="65E0A60C" w14:textId="67D4AA67" w:rsidR="0040101D" w:rsidRPr="00A35A1D" w:rsidRDefault="0040101D" w:rsidP="0040101D">
      <w:pPr>
        <w:pStyle w:val="BodyText"/>
        <w:spacing w:before="177" w:line="273" w:lineRule="auto"/>
        <w:ind w:left="142" w:right="-1051"/>
      </w:pPr>
      <w:r w:rsidRPr="00A35A1D">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61"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0HQIAABQ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" filled="f" strokecolor="#9cc3e4" strokeweight=".48pt">
                <v:textbox inset="0,0,0,0">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v:textbox>
                <w10:wrap anchorx="page"/>
              </v:shape>
            </w:pict>
          </mc:Fallback>
        </mc:AlternateContent>
      </w:r>
      <w:r w:rsidRPr="00A35A1D">
        <w:t>Demikian</w:t>
      </w:r>
      <w:r w:rsidRPr="00A35A1D">
        <w:rPr>
          <w:spacing w:val="2"/>
        </w:rPr>
        <w:t xml:space="preserve"> </w:t>
      </w:r>
      <w:r w:rsidRPr="00A35A1D">
        <w:t>Surat</w:t>
      </w:r>
      <w:r w:rsidRPr="00A35A1D">
        <w:rPr>
          <w:spacing w:val="4"/>
        </w:rPr>
        <w:t xml:space="preserve"> </w:t>
      </w:r>
      <w:r w:rsidRPr="00A35A1D">
        <w:t>Pernyataan</w:t>
      </w:r>
      <w:r w:rsidRPr="00A35A1D">
        <w:rPr>
          <w:spacing w:val="3"/>
        </w:rPr>
        <w:t xml:space="preserve"> </w:t>
      </w:r>
      <w:r w:rsidRPr="00A35A1D">
        <w:t>ini</w:t>
      </w:r>
      <w:r w:rsidRPr="00A35A1D">
        <w:rPr>
          <w:spacing w:val="4"/>
        </w:rPr>
        <w:t xml:space="preserve"> </w:t>
      </w:r>
      <w:r w:rsidRPr="00A35A1D">
        <w:t>dibuat</w:t>
      </w:r>
      <w:r w:rsidRPr="00A35A1D">
        <w:rPr>
          <w:spacing w:val="3"/>
        </w:rPr>
        <w:t xml:space="preserve"> </w:t>
      </w:r>
      <w:r w:rsidRPr="00A35A1D">
        <w:t>dengan</w:t>
      </w:r>
      <w:r w:rsidRPr="00A35A1D">
        <w:rPr>
          <w:spacing w:val="2"/>
        </w:rPr>
        <w:t xml:space="preserve"> </w:t>
      </w:r>
      <w:r w:rsidRPr="00A35A1D">
        <w:t>penuh</w:t>
      </w:r>
      <w:r w:rsidRPr="00A35A1D">
        <w:rPr>
          <w:spacing w:val="3"/>
        </w:rPr>
        <w:t xml:space="preserve"> </w:t>
      </w:r>
      <w:r w:rsidRPr="00A35A1D">
        <w:t>kesadaran</w:t>
      </w:r>
      <w:r w:rsidRPr="00A35A1D">
        <w:rPr>
          <w:spacing w:val="3"/>
        </w:rPr>
        <w:t xml:space="preserve"> </w:t>
      </w:r>
      <w:r w:rsidRPr="00A35A1D">
        <w:t>tanpa</w:t>
      </w:r>
      <w:r w:rsidRPr="00A35A1D">
        <w:rPr>
          <w:spacing w:val="4"/>
        </w:rPr>
        <w:t xml:space="preserve"> </w:t>
      </w:r>
      <w:r w:rsidRPr="00A35A1D">
        <w:t>paksaan</w:t>
      </w:r>
      <w:r w:rsidRPr="00A35A1D">
        <w:rPr>
          <w:spacing w:val="3"/>
        </w:rPr>
        <w:t xml:space="preserve"> </w:t>
      </w:r>
      <w:r w:rsidRPr="00A35A1D">
        <w:t>pihak</w:t>
      </w:r>
      <w:r w:rsidRPr="00A35A1D">
        <w:rPr>
          <w:spacing w:val="3"/>
          <w:lang w:val="en-US"/>
        </w:rPr>
        <w:t xml:space="preserve"> </w:t>
      </w:r>
      <w:r w:rsidRPr="00A35A1D">
        <w:t>manapun</w:t>
      </w:r>
      <w:r w:rsidRPr="00A35A1D">
        <w:rPr>
          <w:lang w:val="en-US"/>
        </w:rPr>
        <w:t xml:space="preserve"> </w:t>
      </w:r>
      <w:r w:rsidRPr="00A35A1D">
        <w:rPr>
          <w:spacing w:val="-57"/>
        </w:rPr>
        <w:t xml:space="preserve"> </w:t>
      </w:r>
      <w:r w:rsidRPr="00A35A1D">
        <w:t>juga</w:t>
      </w:r>
      <w:r w:rsidRPr="00A35A1D">
        <w:rPr>
          <w:spacing w:val="-2"/>
        </w:rPr>
        <w:t xml:space="preserve"> </w:t>
      </w:r>
      <w:r w:rsidRPr="00A35A1D">
        <w:t>untuk dapat digunakan sebagaimana</w:t>
      </w:r>
      <w:r w:rsidRPr="00A35A1D">
        <w:rPr>
          <w:spacing w:val="-1"/>
        </w:rPr>
        <w:t xml:space="preserve"> </w:t>
      </w:r>
      <w:r w:rsidRPr="00A35A1D">
        <w:t>mestinya.</w:t>
      </w:r>
    </w:p>
    <w:p w14:paraId="764F158A" w14:textId="24A47268" w:rsidR="0040101D" w:rsidRPr="00A35A1D" w:rsidRDefault="0040101D" w:rsidP="0040101D">
      <w:pPr>
        <w:pStyle w:val="BodyText"/>
        <w:spacing w:before="5"/>
        <w:rPr>
          <w:sz w:val="11"/>
        </w:rPr>
      </w:pPr>
      <w:r w:rsidRPr="00A35A1D">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Pr="00A35A1D" w:rsidRDefault="0040101D" w:rsidP="00555A6E">
      <w:pPr>
        <w:spacing w:after="0" w:line="240" w:lineRule="auto"/>
        <w:ind w:left="567" w:hanging="567"/>
        <w:jc w:val="both"/>
        <w:rPr>
          <w:rFonts w:ascii="Times New Roman" w:hAnsi="Times New Roman" w:cs="Times New Roman"/>
          <w:b/>
          <w:bCs/>
        </w:rPr>
      </w:pPr>
    </w:p>
    <w:p w14:paraId="7D93A015" w14:textId="77777777" w:rsidR="0040101D" w:rsidRPr="00A35A1D" w:rsidRDefault="0040101D" w:rsidP="0040101D">
      <w:pPr>
        <w:spacing w:after="0" w:line="240" w:lineRule="auto"/>
        <w:ind w:left="567" w:hanging="567"/>
        <w:jc w:val="both"/>
        <w:rPr>
          <w:rFonts w:ascii="Times New Roman" w:hAnsi="Times New Roman" w:cs="Times New Roman"/>
        </w:rPr>
      </w:pPr>
    </w:p>
    <w:p w14:paraId="3F6967D5" w14:textId="77777777" w:rsidR="0057248F" w:rsidRPr="00A35A1D" w:rsidRDefault="0057248F" w:rsidP="0057248F">
      <w:pPr>
        <w:spacing w:after="0" w:line="240" w:lineRule="auto"/>
        <w:ind w:left="567" w:hanging="567"/>
        <w:jc w:val="center"/>
        <w:rPr>
          <w:rFonts w:ascii="Times New Roman" w:hAnsi="Times New Roman" w:cs="Times New Roman"/>
        </w:rPr>
      </w:pPr>
      <w:r w:rsidRPr="00A35A1D">
        <w:rPr>
          <w:rFonts w:ascii="Times New Roman" w:hAnsi="Times New Roman" w:cs="Times New Roman"/>
          <w:sz w:val="24"/>
          <w:szCs w:val="24"/>
        </w:rPr>
        <w:t>Setelah diisi dan diberi tanda tangan basah, satu halaman penuh yang ada</w:t>
      </w:r>
      <w:r w:rsidRPr="00A35A1D">
        <w:rPr>
          <w:rFonts w:ascii="Times New Roman" w:hAnsi="Times New Roman" w:cs="Times New Roman"/>
        </w:rPr>
        <w:t xml:space="preserve"> </w:t>
      </w:r>
    </w:p>
    <w:p w14:paraId="361A4647" w14:textId="2EAD52DA" w:rsidR="0040101D" w:rsidRDefault="0057248F" w:rsidP="0057248F">
      <w:pPr>
        <w:spacing w:after="0" w:line="240" w:lineRule="auto"/>
        <w:ind w:left="567" w:hanging="567"/>
        <w:jc w:val="center"/>
        <w:rPr>
          <w:rFonts w:ascii="Times New Roman" w:hAnsi="Times New Roman" w:cs="Times New Roman"/>
          <w:sz w:val="24"/>
          <w:szCs w:val="24"/>
        </w:rPr>
      </w:pPr>
      <w:r w:rsidRPr="00A35A1D">
        <w:rPr>
          <w:rFonts w:ascii="Times New Roman" w:hAnsi="Times New Roman" w:cs="Times New Roman"/>
          <w:sz w:val="24"/>
          <w:szCs w:val="24"/>
        </w:rPr>
        <w:t>tanda tangannya dipindai atau difoto dengan rapi.</w:t>
      </w:r>
    </w:p>
    <w:p w14:paraId="4A503F13" w14:textId="0390997E" w:rsidR="00A70FB2" w:rsidRDefault="00A70FB2" w:rsidP="0057248F">
      <w:pPr>
        <w:spacing w:after="0" w:line="240" w:lineRule="auto"/>
        <w:ind w:left="567" w:hanging="567"/>
        <w:jc w:val="center"/>
        <w:rPr>
          <w:rFonts w:ascii="Times New Roman" w:hAnsi="Times New Roman" w:cs="Times New Roman"/>
          <w:sz w:val="24"/>
          <w:szCs w:val="24"/>
        </w:rPr>
      </w:pPr>
    </w:p>
    <w:p w14:paraId="5D5D253A" w14:textId="596A1396" w:rsidR="00A70FB2" w:rsidRDefault="00A70FB2" w:rsidP="0057248F">
      <w:pPr>
        <w:spacing w:after="0" w:line="240" w:lineRule="auto"/>
        <w:ind w:left="567" w:hanging="567"/>
        <w:jc w:val="center"/>
        <w:rPr>
          <w:rFonts w:ascii="Times New Roman" w:hAnsi="Times New Roman" w:cs="Times New Roman"/>
          <w:sz w:val="24"/>
          <w:szCs w:val="24"/>
        </w:rPr>
      </w:pPr>
    </w:p>
    <w:p w14:paraId="557E4273" w14:textId="67C81143" w:rsidR="00A70FB2" w:rsidRDefault="00A70FB2" w:rsidP="0057248F">
      <w:pPr>
        <w:spacing w:after="0" w:line="240" w:lineRule="auto"/>
        <w:ind w:left="567" w:hanging="567"/>
        <w:jc w:val="center"/>
        <w:rPr>
          <w:rFonts w:ascii="Times New Roman" w:hAnsi="Times New Roman" w:cs="Times New Roman"/>
          <w:sz w:val="24"/>
          <w:szCs w:val="24"/>
        </w:rPr>
      </w:pPr>
    </w:p>
    <w:p w14:paraId="014B2F3B" w14:textId="3C5F8F86" w:rsidR="00A70FB2" w:rsidRDefault="00A70FB2" w:rsidP="0057248F">
      <w:pPr>
        <w:spacing w:after="0" w:line="240" w:lineRule="auto"/>
        <w:ind w:left="567" w:hanging="567"/>
        <w:jc w:val="center"/>
        <w:rPr>
          <w:rFonts w:ascii="Times New Roman" w:hAnsi="Times New Roman" w:cs="Times New Roman"/>
          <w:sz w:val="24"/>
          <w:szCs w:val="24"/>
        </w:rPr>
      </w:pPr>
    </w:p>
    <w:sectPr w:rsidR="00A70FB2"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23D27" w14:textId="77777777" w:rsidR="00C93C43" w:rsidRDefault="00C93C43" w:rsidP="009604CA">
      <w:pPr>
        <w:spacing w:after="0" w:line="240" w:lineRule="auto"/>
      </w:pPr>
      <w:r>
        <w:separator/>
      </w:r>
    </w:p>
  </w:endnote>
  <w:endnote w:type="continuationSeparator" w:id="0">
    <w:p w14:paraId="4FD10056" w14:textId="77777777" w:rsidR="00C93C43" w:rsidRDefault="00C93C43"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A328F" w14:textId="77777777" w:rsidR="00C93C43" w:rsidRDefault="00C93C43" w:rsidP="009604CA">
      <w:pPr>
        <w:spacing w:after="0" w:line="240" w:lineRule="auto"/>
      </w:pPr>
      <w:r>
        <w:separator/>
      </w:r>
    </w:p>
  </w:footnote>
  <w:footnote w:type="continuationSeparator" w:id="0">
    <w:p w14:paraId="437D3BCB" w14:textId="77777777" w:rsidR="00C93C43" w:rsidRDefault="00C93C43"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989653"/>
      <w:docPartObj>
        <w:docPartGallery w:val="Page Numbers (Top of Page)"/>
        <w:docPartUnique/>
      </w:docPartObj>
    </w:sdtPr>
    <w:sdtEndPr>
      <w:rPr>
        <w:noProof/>
      </w:rPr>
    </w:sdtEndPr>
    <w:sdtContent>
      <w:p w14:paraId="2CC2C7C6" w14:textId="0C663A5D" w:rsidR="00571F0F" w:rsidRDefault="00571F0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A73BA6" w14:textId="77777777" w:rsidR="00AE538E" w:rsidRDefault="00AE53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4"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6"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9"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8"/>
  </w:num>
  <w:num w:numId="2" w16cid:durableId="1641571981">
    <w:abstractNumId w:val="10"/>
  </w:num>
  <w:num w:numId="3" w16cid:durableId="763111200">
    <w:abstractNumId w:val="19"/>
  </w:num>
  <w:num w:numId="4" w16cid:durableId="2116711903">
    <w:abstractNumId w:val="15"/>
  </w:num>
  <w:num w:numId="5" w16cid:durableId="2021009438">
    <w:abstractNumId w:val="3"/>
  </w:num>
  <w:num w:numId="6" w16cid:durableId="1249919869">
    <w:abstractNumId w:val="12"/>
  </w:num>
  <w:num w:numId="7" w16cid:durableId="183255003">
    <w:abstractNumId w:val="16"/>
  </w:num>
  <w:num w:numId="8" w16cid:durableId="1713384441">
    <w:abstractNumId w:val="6"/>
  </w:num>
  <w:num w:numId="9" w16cid:durableId="1760953506">
    <w:abstractNumId w:val="7"/>
  </w:num>
  <w:num w:numId="10" w16cid:durableId="1450394227">
    <w:abstractNumId w:val="9"/>
  </w:num>
  <w:num w:numId="11" w16cid:durableId="1847013942">
    <w:abstractNumId w:val="13"/>
  </w:num>
  <w:num w:numId="12" w16cid:durableId="511920020">
    <w:abstractNumId w:val="1"/>
  </w:num>
  <w:num w:numId="13" w16cid:durableId="1987082910">
    <w:abstractNumId w:val="0"/>
  </w:num>
  <w:num w:numId="14" w16cid:durableId="1327978200">
    <w:abstractNumId w:val="18"/>
  </w:num>
  <w:num w:numId="15" w16cid:durableId="1835685241">
    <w:abstractNumId w:val="11"/>
  </w:num>
  <w:num w:numId="16" w16cid:durableId="1116634957">
    <w:abstractNumId w:val="17"/>
  </w:num>
  <w:num w:numId="17" w16cid:durableId="904610570">
    <w:abstractNumId w:val="2"/>
  </w:num>
  <w:num w:numId="18" w16cid:durableId="1516531561">
    <w:abstractNumId w:val="14"/>
  </w:num>
  <w:num w:numId="19" w16cid:durableId="2010668325">
    <w:abstractNumId w:val="4"/>
  </w:num>
  <w:num w:numId="20" w16cid:durableId="17693521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2CA3"/>
    <w:rsid w:val="000136B3"/>
    <w:rsid w:val="00016D9A"/>
    <w:rsid w:val="00016DD7"/>
    <w:rsid w:val="0002391F"/>
    <w:rsid w:val="00024957"/>
    <w:rsid w:val="000301A8"/>
    <w:rsid w:val="00031018"/>
    <w:rsid w:val="00031F09"/>
    <w:rsid w:val="000326A6"/>
    <w:rsid w:val="000337AE"/>
    <w:rsid w:val="00035824"/>
    <w:rsid w:val="000373C0"/>
    <w:rsid w:val="0003792C"/>
    <w:rsid w:val="00041159"/>
    <w:rsid w:val="000430B2"/>
    <w:rsid w:val="000439B8"/>
    <w:rsid w:val="000453FD"/>
    <w:rsid w:val="00053C77"/>
    <w:rsid w:val="000571B6"/>
    <w:rsid w:val="0006301F"/>
    <w:rsid w:val="0006422C"/>
    <w:rsid w:val="00065A7B"/>
    <w:rsid w:val="0007185D"/>
    <w:rsid w:val="00075131"/>
    <w:rsid w:val="00084438"/>
    <w:rsid w:val="00084BDF"/>
    <w:rsid w:val="00085B36"/>
    <w:rsid w:val="00095478"/>
    <w:rsid w:val="000A14D2"/>
    <w:rsid w:val="000A22BD"/>
    <w:rsid w:val="000A40C9"/>
    <w:rsid w:val="000A6F3D"/>
    <w:rsid w:val="000A7C59"/>
    <w:rsid w:val="000B0774"/>
    <w:rsid w:val="000B2B3B"/>
    <w:rsid w:val="000B6676"/>
    <w:rsid w:val="000B7604"/>
    <w:rsid w:val="000C1AAF"/>
    <w:rsid w:val="000C35E0"/>
    <w:rsid w:val="000C5342"/>
    <w:rsid w:val="000D0307"/>
    <w:rsid w:val="000D2542"/>
    <w:rsid w:val="000D3410"/>
    <w:rsid w:val="000D3DC0"/>
    <w:rsid w:val="000D5613"/>
    <w:rsid w:val="000D6A18"/>
    <w:rsid w:val="000E0C18"/>
    <w:rsid w:val="000E1DBE"/>
    <w:rsid w:val="000E6A02"/>
    <w:rsid w:val="000F48ED"/>
    <w:rsid w:val="000F495F"/>
    <w:rsid w:val="000F7277"/>
    <w:rsid w:val="000F7769"/>
    <w:rsid w:val="001020CA"/>
    <w:rsid w:val="00103C7A"/>
    <w:rsid w:val="001054B6"/>
    <w:rsid w:val="001055D1"/>
    <w:rsid w:val="001129E9"/>
    <w:rsid w:val="00113FA6"/>
    <w:rsid w:val="00115811"/>
    <w:rsid w:val="00116BF4"/>
    <w:rsid w:val="00120D10"/>
    <w:rsid w:val="00130B11"/>
    <w:rsid w:val="00130F57"/>
    <w:rsid w:val="00142100"/>
    <w:rsid w:val="0014725A"/>
    <w:rsid w:val="00147E60"/>
    <w:rsid w:val="00152E20"/>
    <w:rsid w:val="00157257"/>
    <w:rsid w:val="0016561C"/>
    <w:rsid w:val="00170E2D"/>
    <w:rsid w:val="00170ED8"/>
    <w:rsid w:val="0017147C"/>
    <w:rsid w:val="00172062"/>
    <w:rsid w:val="0017292C"/>
    <w:rsid w:val="00173E60"/>
    <w:rsid w:val="00185ED8"/>
    <w:rsid w:val="0019192F"/>
    <w:rsid w:val="00192332"/>
    <w:rsid w:val="0019382A"/>
    <w:rsid w:val="001C59DD"/>
    <w:rsid w:val="001C6CA5"/>
    <w:rsid w:val="001D0E30"/>
    <w:rsid w:val="001D3B41"/>
    <w:rsid w:val="001D4ED6"/>
    <w:rsid w:val="001D71AA"/>
    <w:rsid w:val="001E23D4"/>
    <w:rsid w:val="001E3328"/>
    <w:rsid w:val="001E340A"/>
    <w:rsid w:val="001E447C"/>
    <w:rsid w:val="001E5AA6"/>
    <w:rsid w:val="001E7FF5"/>
    <w:rsid w:val="001F05CA"/>
    <w:rsid w:val="001F22A8"/>
    <w:rsid w:val="002014F5"/>
    <w:rsid w:val="00202FB3"/>
    <w:rsid w:val="002030C8"/>
    <w:rsid w:val="0020330B"/>
    <w:rsid w:val="00211AA6"/>
    <w:rsid w:val="0021236E"/>
    <w:rsid w:val="0022016A"/>
    <w:rsid w:val="0022635B"/>
    <w:rsid w:val="0023794A"/>
    <w:rsid w:val="002500DC"/>
    <w:rsid w:val="00250B54"/>
    <w:rsid w:val="00253ADA"/>
    <w:rsid w:val="0025667C"/>
    <w:rsid w:val="00256D2B"/>
    <w:rsid w:val="00260E91"/>
    <w:rsid w:val="00262890"/>
    <w:rsid w:val="00270D28"/>
    <w:rsid w:val="00272791"/>
    <w:rsid w:val="0027782E"/>
    <w:rsid w:val="00281BE7"/>
    <w:rsid w:val="00282740"/>
    <w:rsid w:val="002851C8"/>
    <w:rsid w:val="00285D19"/>
    <w:rsid w:val="00290A8C"/>
    <w:rsid w:val="00290D64"/>
    <w:rsid w:val="00292297"/>
    <w:rsid w:val="00295D8C"/>
    <w:rsid w:val="002974FB"/>
    <w:rsid w:val="002A4B63"/>
    <w:rsid w:val="002A796C"/>
    <w:rsid w:val="002B3A1B"/>
    <w:rsid w:val="002B4357"/>
    <w:rsid w:val="002C499C"/>
    <w:rsid w:val="002D02B8"/>
    <w:rsid w:val="002D45B2"/>
    <w:rsid w:val="002D494E"/>
    <w:rsid w:val="002E0593"/>
    <w:rsid w:val="002E225D"/>
    <w:rsid w:val="002E66AF"/>
    <w:rsid w:val="002F3B42"/>
    <w:rsid w:val="002F42B9"/>
    <w:rsid w:val="0030199B"/>
    <w:rsid w:val="0030649E"/>
    <w:rsid w:val="00306584"/>
    <w:rsid w:val="00311B9E"/>
    <w:rsid w:val="003122A1"/>
    <w:rsid w:val="003145D8"/>
    <w:rsid w:val="00320233"/>
    <w:rsid w:val="003253B4"/>
    <w:rsid w:val="00332D46"/>
    <w:rsid w:val="00340A76"/>
    <w:rsid w:val="00347457"/>
    <w:rsid w:val="0035187E"/>
    <w:rsid w:val="00355218"/>
    <w:rsid w:val="00360A9D"/>
    <w:rsid w:val="00361224"/>
    <w:rsid w:val="00361B69"/>
    <w:rsid w:val="00363CC9"/>
    <w:rsid w:val="003702D6"/>
    <w:rsid w:val="0037412C"/>
    <w:rsid w:val="00382823"/>
    <w:rsid w:val="00382A22"/>
    <w:rsid w:val="00384149"/>
    <w:rsid w:val="00392733"/>
    <w:rsid w:val="0039433F"/>
    <w:rsid w:val="003A147F"/>
    <w:rsid w:val="003A3F6F"/>
    <w:rsid w:val="003B4D08"/>
    <w:rsid w:val="003B7EFF"/>
    <w:rsid w:val="003C4743"/>
    <w:rsid w:val="003C54AC"/>
    <w:rsid w:val="003C58E5"/>
    <w:rsid w:val="003D007B"/>
    <w:rsid w:val="003D5B4F"/>
    <w:rsid w:val="003D6BB8"/>
    <w:rsid w:val="003E15DA"/>
    <w:rsid w:val="003E314A"/>
    <w:rsid w:val="003E6949"/>
    <w:rsid w:val="003F338E"/>
    <w:rsid w:val="003F359B"/>
    <w:rsid w:val="003F68C1"/>
    <w:rsid w:val="0040101D"/>
    <w:rsid w:val="00402725"/>
    <w:rsid w:val="00403078"/>
    <w:rsid w:val="0040636C"/>
    <w:rsid w:val="00413482"/>
    <w:rsid w:val="004153DA"/>
    <w:rsid w:val="00423BD3"/>
    <w:rsid w:val="004242AC"/>
    <w:rsid w:val="004372B7"/>
    <w:rsid w:val="004468DC"/>
    <w:rsid w:val="00450441"/>
    <w:rsid w:val="00451A62"/>
    <w:rsid w:val="00452168"/>
    <w:rsid w:val="004542DB"/>
    <w:rsid w:val="00461B7E"/>
    <w:rsid w:val="00466D27"/>
    <w:rsid w:val="00472469"/>
    <w:rsid w:val="00475055"/>
    <w:rsid w:val="00476852"/>
    <w:rsid w:val="00481A50"/>
    <w:rsid w:val="00482E4C"/>
    <w:rsid w:val="00485322"/>
    <w:rsid w:val="00492835"/>
    <w:rsid w:val="00495CE3"/>
    <w:rsid w:val="00496336"/>
    <w:rsid w:val="004A226B"/>
    <w:rsid w:val="004A690C"/>
    <w:rsid w:val="004A7834"/>
    <w:rsid w:val="004B5911"/>
    <w:rsid w:val="004C1BFC"/>
    <w:rsid w:val="004C3216"/>
    <w:rsid w:val="004C515A"/>
    <w:rsid w:val="004C57CA"/>
    <w:rsid w:val="004C5AF6"/>
    <w:rsid w:val="004C6D43"/>
    <w:rsid w:val="004E0A94"/>
    <w:rsid w:val="004E1726"/>
    <w:rsid w:val="004E58E4"/>
    <w:rsid w:val="004E742B"/>
    <w:rsid w:val="004F1817"/>
    <w:rsid w:val="004F2E31"/>
    <w:rsid w:val="004F53DA"/>
    <w:rsid w:val="005146FF"/>
    <w:rsid w:val="005155DB"/>
    <w:rsid w:val="0052153A"/>
    <w:rsid w:val="00522D49"/>
    <w:rsid w:val="00524FBC"/>
    <w:rsid w:val="00526C4E"/>
    <w:rsid w:val="00527DA4"/>
    <w:rsid w:val="00530866"/>
    <w:rsid w:val="00532FC7"/>
    <w:rsid w:val="005371FF"/>
    <w:rsid w:val="00537F10"/>
    <w:rsid w:val="00542C59"/>
    <w:rsid w:val="0055171C"/>
    <w:rsid w:val="005534E8"/>
    <w:rsid w:val="005557B5"/>
    <w:rsid w:val="00555A6E"/>
    <w:rsid w:val="00557403"/>
    <w:rsid w:val="005636D0"/>
    <w:rsid w:val="005649DC"/>
    <w:rsid w:val="005679CF"/>
    <w:rsid w:val="00571F0F"/>
    <w:rsid w:val="0057248F"/>
    <w:rsid w:val="005725EE"/>
    <w:rsid w:val="00575BE0"/>
    <w:rsid w:val="0057613D"/>
    <w:rsid w:val="00580B22"/>
    <w:rsid w:val="00581C80"/>
    <w:rsid w:val="005844D5"/>
    <w:rsid w:val="00591DFC"/>
    <w:rsid w:val="00594019"/>
    <w:rsid w:val="005A4AB9"/>
    <w:rsid w:val="005A4BDC"/>
    <w:rsid w:val="005B0AB1"/>
    <w:rsid w:val="005B1706"/>
    <w:rsid w:val="005B4181"/>
    <w:rsid w:val="005B5C14"/>
    <w:rsid w:val="005B7958"/>
    <w:rsid w:val="005C0222"/>
    <w:rsid w:val="005D2AE6"/>
    <w:rsid w:val="005E0760"/>
    <w:rsid w:val="005E1AB0"/>
    <w:rsid w:val="005E690E"/>
    <w:rsid w:val="0060152A"/>
    <w:rsid w:val="006079C7"/>
    <w:rsid w:val="00611922"/>
    <w:rsid w:val="00613F5D"/>
    <w:rsid w:val="00613FE4"/>
    <w:rsid w:val="006221A8"/>
    <w:rsid w:val="00622E8C"/>
    <w:rsid w:val="00625776"/>
    <w:rsid w:val="006308BC"/>
    <w:rsid w:val="0064381B"/>
    <w:rsid w:val="00651342"/>
    <w:rsid w:val="006516A8"/>
    <w:rsid w:val="00652736"/>
    <w:rsid w:val="00660CFC"/>
    <w:rsid w:val="00661AB0"/>
    <w:rsid w:val="00673DD4"/>
    <w:rsid w:val="00676018"/>
    <w:rsid w:val="006818C5"/>
    <w:rsid w:val="0068575E"/>
    <w:rsid w:val="00692331"/>
    <w:rsid w:val="00692E17"/>
    <w:rsid w:val="00694EFB"/>
    <w:rsid w:val="006961F2"/>
    <w:rsid w:val="006A281B"/>
    <w:rsid w:val="006A6A02"/>
    <w:rsid w:val="006A7D35"/>
    <w:rsid w:val="006A7D4D"/>
    <w:rsid w:val="006B2D43"/>
    <w:rsid w:val="006B38F1"/>
    <w:rsid w:val="006B553E"/>
    <w:rsid w:val="006C12DE"/>
    <w:rsid w:val="006C6E25"/>
    <w:rsid w:val="006D0298"/>
    <w:rsid w:val="006D2513"/>
    <w:rsid w:val="006D2C9C"/>
    <w:rsid w:val="006D7456"/>
    <w:rsid w:val="006E08CB"/>
    <w:rsid w:val="006E7EEE"/>
    <w:rsid w:val="006F05AE"/>
    <w:rsid w:val="006F0E08"/>
    <w:rsid w:val="006F1DD6"/>
    <w:rsid w:val="006F2E26"/>
    <w:rsid w:val="00704FDD"/>
    <w:rsid w:val="007135E5"/>
    <w:rsid w:val="00714AF9"/>
    <w:rsid w:val="00722CFA"/>
    <w:rsid w:val="007279FA"/>
    <w:rsid w:val="00730709"/>
    <w:rsid w:val="00732DAA"/>
    <w:rsid w:val="00735599"/>
    <w:rsid w:val="007376BA"/>
    <w:rsid w:val="00740C4F"/>
    <w:rsid w:val="00741B0E"/>
    <w:rsid w:val="0074307B"/>
    <w:rsid w:val="007473DA"/>
    <w:rsid w:val="00756D2E"/>
    <w:rsid w:val="00761C86"/>
    <w:rsid w:val="0076245B"/>
    <w:rsid w:val="00763332"/>
    <w:rsid w:val="00764F0A"/>
    <w:rsid w:val="007802D5"/>
    <w:rsid w:val="007809AF"/>
    <w:rsid w:val="00781E78"/>
    <w:rsid w:val="0078675F"/>
    <w:rsid w:val="007868A6"/>
    <w:rsid w:val="00792E84"/>
    <w:rsid w:val="00795D62"/>
    <w:rsid w:val="0079671E"/>
    <w:rsid w:val="00796D54"/>
    <w:rsid w:val="007B33D6"/>
    <w:rsid w:val="007B4BA0"/>
    <w:rsid w:val="007C086B"/>
    <w:rsid w:val="007C5F1B"/>
    <w:rsid w:val="007D2C67"/>
    <w:rsid w:val="007D2ED8"/>
    <w:rsid w:val="007D427F"/>
    <w:rsid w:val="007D44DA"/>
    <w:rsid w:val="007D618D"/>
    <w:rsid w:val="007D6677"/>
    <w:rsid w:val="007E0A07"/>
    <w:rsid w:val="007F504F"/>
    <w:rsid w:val="007F5C08"/>
    <w:rsid w:val="00802CEB"/>
    <w:rsid w:val="00805173"/>
    <w:rsid w:val="00815081"/>
    <w:rsid w:val="00817AA0"/>
    <w:rsid w:val="0083031A"/>
    <w:rsid w:val="008322A7"/>
    <w:rsid w:val="00835B92"/>
    <w:rsid w:val="00836238"/>
    <w:rsid w:val="008378CD"/>
    <w:rsid w:val="00837C9B"/>
    <w:rsid w:val="0084339F"/>
    <w:rsid w:val="008447A6"/>
    <w:rsid w:val="00847350"/>
    <w:rsid w:val="008517B7"/>
    <w:rsid w:val="00854522"/>
    <w:rsid w:val="00864714"/>
    <w:rsid w:val="0086585A"/>
    <w:rsid w:val="00866327"/>
    <w:rsid w:val="008679B7"/>
    <w:rsid w:val="00867D58"/>
    <w:rsid w:val="00872D7D"/>
    <w:rsid w:val="008743A0"/>
    <w:rsid w:val="0087534A"/>
    <w:rsid w:val="008754E2"/>
    <w:rsid w:val="00875F32"/>
    <w:rsid w:val="0087624A"/>
    <w:rsid w:val="00876EAF"/>
    <w:rsid w:val="00880DD7"/>
    <w:rsid w:val="008812CE"/>
    <w:rsid w:val="0088447D"/>
    <w:rsid w:val="00886B87"/>
    <w:rsid w:val="008973F7"/>
    <w:rsid w:val="008A11D5"/>
    <w:rsid w:val="008A2283"/>
    <w:rsid w:val="008A6C53"/>
    <w:rsid w:val="008A7D85"/>
    <w:rsid w:val="008C0E4A"/>
    <w:rsid w:val="008C659A"/>
    <w:rsid w:val="008C71DE"/>
    <w:rsid w:val="008D1ADC"/>
    <w:rsid w:val="008D2155"/>
    <w:rsid w:val="008D31DA"/>
    <w:rsid w:val="008D3C44"/>
    <w:rsid w:val="008D68DB"/>
    <w:rsid w:val="008E0639"/>
    <w:rsid w:val="008E3BDA"/>
    <w:rsid w:val="008E44F2"/>
    <w:rsid w:val="008F07F7"/>
    <w:rsid w:val="008F0AE0"/>
    <w:rsid w:val="0090079D"/>
    <w:rsid w:val="00901B03"/>
    <w:rsid w:val="009038F0"/>
    <w:rsid w:val="0091039D"/>
    <w:rsid w:val="0091117E"/>
    <w:rsid w:val="00911E2A"/>
    <w:rsid w:val="00911E89"/>
    <w:rsid w:val="00916740"/>
    <w:rsid w:val="009170AA"/>
    <w:rsid w:val="00921E08"/>
    <w:rsid w:val="00926B60"/>
    <w:rsid w:val="00930B1D"/>
    <w:rsid w:val="00931115"/>
    <w:rsid w:val="00935C54"/>
    <w:rsid w:val="0094316E"/>
    <w:rsid w:val="00943A19"/>
    <w:rsid w:val="00943AEA"/>
    <w:rsid w:val="00946FF0"/>
    <w:rsid w:val="00947F09"/>
    <w:rsid w:val="00950FF7"/>
    <w:rsid w:val="00953FA5"/>
    <w:rsid w:val="00955123"/>
    <w:rsid w:val="00955725"/>
    <w:rsid w:val="009604CA"/>
    <w:rsid w:val="00961948"/>
    <w:rsid w:val="00961E88"/>
    <w:rsid w:val="00962BF5"/>
    <w:rsid w:val="009648EF"/>
    <w:rsid w:val="00964CD6"/>
    <w:rsid w:val="00965358"/>
    <w:rsid w:val="0096571A"/>
    <w:rsid w:val="009745B2"/>
    <w:rsid w:val="00985FB9"/>
    <w:rsid w:val="00992175"/>
    <w:rsid w:val="00994D42"/>
    <w:rsid w:val="00997736"/>
    <w:rsid w:val="009A04B9"/>
    <w:rsid w:val="009A0884"/>
    <w:rsid w:val="009A658E"/>
    <w:rsid w:val="009A7AF8"/>
    <w:rsid w:val="009B1E1A"/>
    <w:rsid w:val="009B5F54"/>
    <w:rsid w:val="009C287B"/>
    <w:rsid w:val="009D0B23"/>
    <w:rsid w:val="009D5565"/>
    <w:rsid w:val="009E1E8B"/>
    <w:rsid w:val="009E1FB5"/>
    <w:rsid w:val="009E4513"/>
    <w:rsid w:val="009E64FC"/>
    <w:rsid w:val="009F1EBC"/>
    <w:rsid w:val="009F6881"/>
    <w:rsid w:val="00A05519"/>
    <w:rsid w:val="00A10881"/>
    <w:rsid w:val="00A15DB8"/>
    <w:rsid w:val="00A21E85"/>
    <w:rsid w:val="00A22EB1"/>
    <w:rsid w:val="00A26D6D"/>
    <w:rsid w:val="00A2705D"/>
    <w:rsid w:val="00A318B2"/>
    <w:rsid w:val="00A34B45"/>
    <w:rsid w:val="00A35A1D"/>
    <w:rsid w:val="00A35A7D"/>
    <w:rsid w:val="00A40256"/>
    <w:rsid w:val="00A40869"/>
    <w:rsid w:val="00A44940"/>
    <w:rsid w:val="00A470CE"/>
    <w:rsid w:val="00A500A6"/>
    <w:rsid w:val="00A6363B"/>
    <w:rsid w:val="00A70FB2"/>
    <w:rsid w:val="00A712E6"/>
    <w:rsid w:val="00A815B6"/>
    <w:rsid w:val="00A81A61"/>
    <w:rsid w:val="00A84390"/>
    <w:rsid w:val="00A925CA"/>
    <w:rsid w:val="00A92F53"/>
    <w:rsid w:val="00A95B8C"/>
    <w:rsid w:val="00A96AA9"/>
    <w:rsid w:val="00AA1CB6"/>
    <w:rsid w:val="00AA2925"/>
    <w:rsid w:val="00AA72BB"/>
    <w:rsid w:val="00AB10BF"/>
    <w:rsid w:val="00AB1610"/>
    <w:rsid w:val="00AB5F45"/>
    <w:rsid w:val="00AB75A3"/>
    <w:rsid w:val="00AC1902"/>
    <w:rsid w:val="00AC49F9"/>
    <w:rsid w:val="00AC4BEA"/>
    <w:rsid w:val="00AD099A"/>
    <w:rsid w:val="00AD159F"/>
    <w:rsid w:val="00AD67DB"/>
    <w:rsid w:val="00AD792C"/>
    <w:rsid w:val="00AE17EB"/>
    <w:rsid w:val="00AE3B3D"/>
    <w:rsid w:val="00AE538E"/>
    <w:rsid w:val="00AE5F9B"/>
    <w:rsid w:val="00AF01DE"/>
    <w:rsid w:val="00AF1CBB"/>
    <w:rsid w:val="00AF2CEF"/>
    <w:rsid w:val="00AF3654"/>
    <w:rsid w:val="00AF491D"/>
    <w:rsid w:val="00AF6C20"/>
    <w:rsid w:val="00B04F03"/>
    <w:rsid w:val="00B06490"/>
    <w:rsid w:val="00B07D35"/>
    <w:rsid w:val="00B140D6"/>
    <w:rsid w:val="00B16C0B"/>
    <w:rsid w:val="00B22172"/>
    <w:rsid w:val="00B22521"/>
    <w:rsid w:val="00B22B8C"/>
    <w:rsid w:val="00B24D0C"/>
    <w:rsid w:val="00B378AB"/>
    <w:rsid w:val="00B460B9"/>
    <w:rsid w:val="00B46888"/>
    <w:rsid w:val="00B50DFF"/>
    <w:rsid w:val="00B5153D"/>
    <w:rsid w:val="00B548B5"/>
    <w:rsid w:val="00B611F7"/>
    <w:rsid w:val="00B61D8D"/>
    <w:rsid w:val="00B623CB"/>
    <w:rsid w:val="00B65314"/>
    <w:rsid w:val="00B756CF"/>
    <w:rsid w:val="00B75E3C"/>
    <w:rsid w:val="00B81A0E"/>
    <w:rsid w:val="00B84B46"/>
    <w:rsid w:val="00B867E9"/>
    <w:rsid w:val="00B92822"/>
    <w:rsid w:val="00B97FBC"/>
    <w:rsid w:val="00BA071E"/>
    <w:rsid w:val="00BA1555"/>
    <w:rsid w:val="00BA63DB"/>
    <w:rsid w:val="00BB0394"/>
    <w:rsid w:val="00BB0CB8"/>
    <w:rsid w:val="00BB2E01"/>
    <w:rsid w:val="00BB5CBC"/>
    <w:rsid w:val="00BC5349"/>
    <w:rsid w:val="00BC6210"/>
    <w:rsid w:val="00BD0B0D"/>
    <w:rsid w:val="00BD6EE1"/>
    <w:rsid w:val="00BE1E27"/>
    <w:rsid w:val="00BF21E6"/>
    <w:rsid w:val="00BF354C"/>
    <w:rsid w:val="00BF55B1"/>
    <w:rsid w:val="00BF770F"/>
    <w:rsid w:val="00C017C5"/>
    <w:rsid w:val="00C01C83"/>
    <w:rsid w:val="00C0209A"/>
    <w:rsid w:val="00C03B6E"/>
    <w:rsid w:val="00C04190"/>
    <w:rsid w:val="00C06167"/>
    <w:rsid w:val="00C06881"/>
    <w:rsid w:val="00C12157"/>
    <w:rsid w:val="00C17D66"/>
    <w:rsid w:val="00C22075"/>
    <w:rsid w:val="00C2585A"/>
    <w:rsid w:val="00C271A4"/>
    <w:rsid w:val="00C304BC"/>
    <w:rsid w:val="00C310A8"/>
    <w:rsid w:val="00C343C2"/>
    <w:rsid w:val="00C354E3"/>
    <w:rsid w:val="00C359AF"/>
    <w:rsid w:val="00C419B6"/>
    <w:rsid w:val="00C44443"/>
    <w:rsid w:val="00C47712"/>
    <w:rsid w:val="00C51399"/>
    <w:rsid w:val="00C52D2C"/>
    <w:rsid w:val="00C5684B"/>
    <w:rsid w:val="00C5718B"/>
    <w:rsid w:val="00C5729E"/>
    <w:rsid w:val="00C62591"/>
    <w:rsid w:val="00C636B2"/>
    <w:rsid w:val="00C65FCC"/>
    <w:rsid w:val="00C66AAD"/>
    <w:rsid w:val="00C72C2F"/>
    <w:rsid w:val="00C7799A"/>
    <w:rsid w:val="00C80A0A"/>
    <w:rsid w:val="00C80C8C"/>
    <w:rsid w:val="00C93A9B"/>
    <w:rsid w:val="00C93C43"/>
    <w:rsid w:val="00C95E4C"/>
    <w:rsid w:val="00CA3DAA"/>
    <w:rsid w:val="00CA62EF"/>
    <w:rsid w:val="00CA71BA"/>
    <w:rsid w:val="00CB006A"/>
    <w:rsid w:val="00CB0E6C"/>
    <w:rsid w:val="00CB28AA"/>
    <w:rsid w:val="00CC2438"/>
    <w:rsid w:val="00CC2F23"/>
    <w:rsid w:val="00CC39FD"/>
    <w:rsid w:val="00CC5CDC"/>
    <w:rsid w:val="00CC781E"/>
    <w:rsid w:val="00CC7D35"/>
    <w:rsid w:val="00CD248C"/>
    <w:rsid w:val="00CD28FA"/>
    <w:rsid w:val="00CD3C08"/>
    <w:rsid w:val="00CD6FC0"/>
    <w:rsid w:val="00CE088A"/>
    <w:rsid w:val="00CE0DAE"/>
    <w:rsid w:val="00CE230C"/>
    <w:rsid w:val="00CE2EF6"/>
    <w:rsid w:val="00CE353A"/>
    <w:rsid w:val="00CE6F79"/>
    <w:rsid w:val="00CF38EC"/>
    <w:rsid w:val="00CF48D3"/>
    <w:rsid w:val="00D04F66"/>
    <w:rsid w:val="00D068E9"/>
    <w:rsid w:val="00D11764"/>
    <w:rsid w:val="00D133E5"/>
    <w:rsid w:val="00D14705"/>
    <w:rsid w:val="00D16683"/>
    <w:rsid w:val="00D17C44"/>
    <w:rsid w:val="00D309E4"/>
    <w:rsid w:val="00D3127D"/>
    <w:rsid w:val="00D31AF3"/>
    <w:rsid w:val="00D3779C"/>
    <w:rsid w:val="00D46118"/>
    <w:rsid w:val="00D511DB"/>
    <w:rsid w:val="00D541C3"/>
    <w:rsid w:val="00D57F35"/>
    <w:rsid w:val="00D6333F"/>
    <w:rsid w:val="00D63984"/>
    <w:rsid w:val="00D667DC"/>
    <w:rsid w:val="00D769B3"/>
    <w:rsid w:val="00D76BDA"/>
    <w:rsid w:val="00D77EFB"/>
    <w:rsid w:val="00D840C9"/>
    <w:rsid w:val="00D87AD0"/>
    <w:rsid w:val="00D9178C"/>
    <w:rsid w:val="00D91CEA"/>
    <w:rsid w:val="00D94B33"/>
    <w:rsid w:val="00D966C6"/>
    <w:rsid w:val="00D970BC"/>
    <w:rsid w:val="00DA0981"/>
    <w:rsid w:val="00DA1622"/>
    <w:rsid w:val="00DA23D2"/>
    <w:rsid w:val="00DA431E"/>
    <w:rsid w:val="00DA657B"/>
    <w:rsid w:val="00DB1DC6"/>
    <w:rsid w:val="00DB4E6D"/>
    <w:rsid w:val="00DB78DF"/>
    <w:rsid w:val="00DB7E8D"/>
    <w:rsid w:val="00DC08F9"/>
    <w:rsid w:val="00DC2411"/>
    <w:rsid w:val="00DC26EB"/>
    <w:rsid w:val="00DC3233"/>
    <w:rsid w:val="00DC41A1"/>
    <w:rsid w:val="00DD54C7"/>
    <w:rsid w:val="00DD552E"/>
    <w:rsid w:val="00DD66A7"/>
    <w:rsid w:val="00DD731E"/>
    <w:rsid w:val="00DD7F13"/>
    <w:rsid w:val="00DE38CF"/>
    <w:rsid w:val="00DF0275"/>
    <w:rsid w:val="00DF232D"/>
    <w:rsid w:val="00DF3693"/>
    <w:rsid w:val="00DF4010"/>
    <w:rsid w:val="00E031D2"/>
    <w:rsid w:val="00E03456"/>
    <w:rsid w:val="00E13C88"/>
    <w:rsid w:val="00E218FD"/>
    <w:rsid w:val="00E304A4"/>
    <w:rsid w:val="00E3380D"/>
    <w:rsid w:val="00E4382E"/>
    <w:rsid w:val="00E45307"/>
    <w:rsid w:val="00E47D8E"/>
    <w:rsid w:val="00E510D0"/>
    <w:rsid w:val="00E56731"/>
    <w:rsid w:val="00E57576"/>
    <w:rsid w:val="00E57F33"/>
    <w:rsid w:val="00E626D5"/>
    <w:rsid w:val="00E63F13"/>
    <w:rsid w:val="00E645D7"/>
    <w:rsid w:val="00E804F8"/>
    <w:rsid w:val="00E82256"/>
    <w:rsid w:val="00E827AB"/>
    <w:rsid w:val="00E92CA8"/>
    <w:rsid w:val="00E9524F"/>
    <w:rsid w:val="00E95DC1"/>
    <w:rsid w:val="00EA3B5F"/>
    <w:rsid w:val="00EA5719"/>
    <w:rsid w:val="00EA6169"/>
    <w:rsid w:val="00EA67EF"/>
    <w:rsid w:val="00EA7AF6"/>
    <w:rsid w:val="00EC10A5"/>
    <w:rsid w:val="00EC184E"/>
    <w:rsid w:val="00EC2A49"/>
    <w:rsid w:val="00EC32E5"/>
    <w:rsid w:val="00EC37B5"/>
    <w:rsid w:val="00EC4861"/>
    <w:rsid w:val="00EC530E"/>
    <w:rsid w:val="00ED1950"/>
    <w:rsid w:val="00ED5A5E"/>
    <w:rsid w:val="00ED77F8"/>
    <w:rsid w:val="00EE29CA"/>
    <w:rsid w:val="00EE6934"/>
    <w:rsid w:val="00EE7B58"/>
    <w:rsid w:val="00EF085A"/>
    <w:rsid w:val="00EF08C3"/>
    <w:rsid w:val="00EF1778"/>
    <w:rsid w:val="00EF40AF"/>
    <w:rsid w:val="00EF5859"/>
    <w:rsid w:val="00EF69CE"/>
    <w:rsid w:val="00F01733"/>
    <w:rsid w:val="00F02034"/>
    <w:rsid w:val="00F0281D"/>
    <w:rsid w:val="00F02CBB"/>
    <w:rsid w:val="00F047A6"/>
    <w:rsid w:val="00F10E4A"/>
    <w:rsid w:val="00F150F6"/>
    <w:rsid w:val="00F17EC7"/>
    <w:rsid w:val="00F214B8"/>
    <w:rsid w:val="00F24612"/>
    <w:rsid w:val="00F24E57"/>
    <w:rsid w:val="00F31D72"/>
    <w:rsid w:val="00F43D7D"/>
    <w:rsid w:val="00F508D7"/>
    <w:rsid w:val="00F51BC9"/>
    <w:rsid w:val="00F54A94"/>
    <w:rsid w:val="00F55C5C"/>
    <w:rsid w:val="00F63836"/>
    <w:rsid w:val="00F640A3"/>
    <w:rsid w:val="00F72DA7"/>
    <w:rsid w:val="00F734E9"/>
    <w:rsid w:val="00F7477D"/>
    <w:rsid w:val="00F82143"/>
    <w:rsid w:val="00F87837"/>
    <w:rsid w:val="00F92BA0"/>
    <w:rsid w:val="00F9517E"/>
    <w:rsid w:val="00F97570"/>
    <w:rsid w:val="00FA2445"/>
    <w:rsid w:val="00FA4363"/>
    <w:rsid w:val="00FA48C5"/>
    <w:rsid w:val="00FB11F4"/>
    <w:rsid w:val="00FB3BAE"/>
    <w:rsid w:val="00FB4C69"/>
    <w:rsid w:val="00FB61F6"/>
    <w:rsid w:val="00FC1AB8"/>
    <w:rsid w:val="00FC584F"/>
    <w:rsid w:val="00FD1018"/>
    <w:rsid w:val="00FD1D2B"/>
    <w:rsid w:val="00FD2B1C"/>
    <w:rsid w:val="00FD2CC5"/>
    <w:rsid w:val="00FD6C13"/>
    <w:rsid w:val="00FE45FE"/>
    <w:rsid w:val="00FE5E73"/>
    <w:rsid w:val="00FF2F8E"/>
    <w:rsid w:val="00FF387B"/>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mailto:rully@umj.ac.id"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mailto:2019470110@student.umj.ac.id"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hyperlink" Target="mailto:rully.mujiastuti@ftumj.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8</Pages>
  <Words>8463</Words>
  <Characters>4824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312</cp:revision>
  <dcterms:created xsi:type="dcterms:W3CDTF">2023-02-08T00:41:00Z</dcterms:created>
  <dcterms:modified xsi:type="dcterms:W3CDTF">2023-02-08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